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8295AF" w14:textId="050B764C" w:rsidR="008B75F7" w:rsidRDefault="008B75F7" w:rsidP="008B75F7">
      <w:pPr>
        <w:spacing w:line="480" w:lineRule="auto"/>
        <w:rPr>
          <w:rFonts w:ascii="Arial" w:eastAsia="Times New Roman" w:hAnsi="Arial" w:cs="Arial"/>
          <w:color w:val="000000"/>
          <w:sz w:val="22"/>
          <w:szCs w:val="22"/>
        </w:rPr>
      </w:pPr>
      <w:r w:rsidRPr="00F12213">
        <w:rPr>
          <w:rFonts w:ascii="Arial" w:eastAsia="Times New Roman" w:hAnsi="Arial" w:cs="Arial"/>
          <w:b/>
          <w:bCs/>
          <w:color w:val="000000"/>
          <w:sz w:val="22"/>
          <w:szCs w:val="22"/>
        </w:rPr>
        <w:t>Supplement</w:t>
      </w:r>
      <w:r>
        <w:rPr>
          <w:rFonts w:ascii="Arial" w:eastAsia="Times New Roman" w:hAnsi="Arial" w:cs="Arial"/>
          <w:b/>
          <w:bCs/>
          <w:color w:val="000000"/>
          <w:sz w:val="22"/>
          <w:szCs w:val="22"/>
        </w:rPr>
        <w:t>al</w:t>
      </w:r>
      <w:r w:rsidRPr="00F12213"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 Table 1:</w:t>
      </w:r>
      <w:r>
        <w:rPr>
          <w:rFonts w:ascii="Arial" w:eastAsia="Times New Roman" w:hAnsi="Arial" w:cs="Arial"/>
          <w:b/>
          <w:bCs/>
          <w:color w:val="000000"/>
          <w:sz w:val="22"/>
          <w:szCs w:val="22"/>
        </w:rPr>
        <w:t xml:space="preserve"> Quality Assessment of Included Studies. </w:t>
      </w:r>
      <w:r>
        <w:rPr>
          <w:rFonts w:ascii="Arial" w:eastAsia="Times New Roman" w:hAnsi="Arial" w:cs="Arial"/>
          <w:color w:val="000000"/>
          <w:sz w:val="22"/>
          <w:szCs w:val="22"/>
        </w:rPr>
        <w:t xml:space="preserve"> Comprehensive quality-assessment scoring using the Newcastle-Ottawa Scale for each study included in this systematic review. </w:t>
      </w:r>
    </w:p>
    <w:tbl>
      <w:tblPr>
        <w:tblStyle w:val="PlainTable4"/>
        <w:tblpPr w:leftFromText="180" w:rightFromText="180" w:vertAnchor="page" w:horzAnchor="margin" w:tblpY="1147"/>
        <w:tblW w:w="12950" w:type="dxa"/>
        <w:tblLayout w:type="fixed"/>
        <w:tblLook w:val="04A0" w:firstRow="1" w:lastRow="0" w:firstColumn="1" w:lastColumn="0" w:noHBand="0" w:noVBand="1"/>
      </w:tblPr>
      <w:tblGrid>
        <w:gridCol w:w="2515"/>
        <w:gridCol w:w="1582"/>
        <w:gridCol w:w="1128"/>
        <w:gridCol w:w="1339"/>
        <w:gridCol w:w="1053"/>
        <w:gridCol w:w="1283"/>
        <w:gridCol w:w="1159"/>
        <w:gridCol w:w="1016"/>
        <w:gridCol w:w="1016"/>
        <w:gridCol w:w="859"/>
      </w:tblGrid>
      <w:tr w:rsidR="008B75F7" w:rsidRPr="00283CBC" w14:paraId="5E679EA3" w14:textId="77777777" w:rsidTr="009143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  <w:tcBorders>
              <w:bottom w:val="single" w:sz="4" w:space="0" w:color="auto"/>
            </w:tcBorders>
          </w:tcPr>
          <w:p w14:paraId="5FC72008" w14:textId="77777777" w:rsidR="008B75F7" w:rsidRPr="00283CBC" w:rsidRDefault="008B75F7" w:rsidP="003369A9">
            <w:pPr>
              <w:jc w:val="center"/>
              <w:rPr>
                <w:rFonts w:ascii="Arial" w:hAnsi="Arial" w:cs="Arial"/>
                <w:b w:val="0"/>
                <w:bCs w:val="0"/>
                <w:sz w:val="16"/>
                <w:szCs w:val="16"/>
              </w:rPr>
            </w:pPr>
            <w:r w:rsidRPr="00283CBC">
              <w:rPr>
                <w:rFonts w:ascii="Arial" w:hAnsi="Arial" w:cs="Arial"/>
                <w:sz w:val="16"/>
                <w:szCs w:val="16"/>
              </w:rPr>
              <w:lastRenderedPageBreak/>
              <w:t>Publication</w:t>
            </w:r>
          </w:p>
        </w:tc>
        <w:tc>
          <w:tcPr>
            <w:tcW w:w="1582" w:type="dxa"/>
            <w:tcBorders>
              <w:bottom w:val="single" w:sz="4" w:space="0" w:color="auto"/>
            </w:tcBorders>
          </w:tcPr>
          <w:p w14:paraId="7524B06A" w14:textId="77777777" w:rsidR="008B75F7" w:rsidRPr="00283CBC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9E6544">
              <w:rPr>
                <w:rFonts w:ascii="Arial" w:hAnsi="Arial" w:cs="Arial"/>
                <w:sz w:val="16"/>
                <w:szCs w:val="16"/>
              </w:rPr>
              <w:t>Representativeness of cohort</w:t>
            </w:r>
          </w:p>
        </w:tc>
        <w:tc>
          <w:tcPr>
            <w:tcW w:w="1128" w:type="dxa"/>
            <w:tcBorders>
              <w:bottom w:val="single" w:sz="4" w:space="0" w:color="auto"/>
            </w:tcBorders>
          </w:tcPr>
          <w:p w14:paraId="1B90C6B9" w14:textId="77777777" w:rsidR="008B75F7" w:rsidRPr="00283CBC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9E6544">
              <w:rPr>
                <w:rFonts w:ascii="Arial" w:hAnsi="Arial" w:cs="Arial"/>
                <w:sz w:val="16"/>
                <w:szCs w:val="16"/>
              </w:rPr>
              <w:t>Selection of non-exposed cohort</w:t>
            </w:r>
          </w:p>
        </w:tc>
        <w:tc>
          <w:tcPr>
            <w:tcW w:w="1339" w:type="dxa"/>
            <w:tcBorders>
              <w:bottom w:val="single" w:sz="4" w:space="0" w:color="auto"/>
            </w:tcBorders>
          </w:tcPr>
          <w:p w14:paraId="1C24768F" w14:textId="77777777" w:rsidR="008B75F7" w:rsidRPr="00283CBC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9E6544">
              <w:rPr>
                <w:rFonts w:ascii="Arial" w:hAnsi="Arial" w:cs="Arial"/>
                <w:sz w:val="16"/>
                <w:szCs w:val="16"/>
              </w:rPr>
              <w:t>Ascertainment of exposure</w:t>
            </w:r>
          </w:p>
        </w:tc>
        <w:tc>
          <w:tcPr>
            <w:tcW w:w="1053" w:type="dxa"/>
            <w:tcBorders>
              <w:bottom w:val="single" w:sz="4" w:space="0" w:color="auto"/>
            </w:tcBorders>
          </w:tcPr>
          <w:p w14:paraId="3DE50D23" w14:textId="77777777" w:rsidR="008B75F7" w:rsidRPr="00502B01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502B01">
              <w:rPr>
                <w:rFonts w:ascii="Arial" w:hAnsi="Arial" w:cs="Arial"/>
                <w:sz w:val="16"/>
                <w:szCs w:val="16"/>
              </w:rPr>
              <w:t>Outcome of interest</w:t>
            </w:r>
            <w:r>
              <w:rPr>
                <w:rFonts w:ascii="Arial" w:hAnsi="Arial" w:cs="Arial"/>
                <w:sz w:val="16"/>
                <w:szCs w:val="16"/>
              </w:rPr>
              <w:t xml:space="preserve"> not present at start of study</w:t>
            </w:r>
          </w:p>
          <w:p w14:paraId="1735D29B" w14:textId="77777777" w:rsidR="008B75F7" w:rsidRPr="00283CBC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83" w:type="dxa"/>
            <w:tcBorders>
              <w:bottom w:val="single" w:sz="4" w:space="0" w:color="auto"/>
            </w:tcBorders>
          </w:tcPr>
          <w:p w14:paraId="06DD4473" w14:textId="77777777" w:rsidR="008B75F7" w:rsidRPr="00502B01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502B01">
              <w:rPr>
                <w:rFonts w:ascii="Arial" w:hAnsi="Arial" w:cs="Arial"/>
                <w:sz w:val="16"/>
                <w:szCs w:val="16"/>
              </w:rPr>
              <w:t>Comparability of cohorts</w:t>
            </w:r>
          </w:p>
          <w:p w14:paraId="7197B5D5" w14:textId="77777777" w:rsidR="008B75F7" w:rsidRPr="00283CBC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59" w:type="dxa"/>
            <w:tcBorders>
              <w:bottom w:val="single" w:sz="4" w:space="0" w:color="auto"/>
            </w:tcBorders>
          </w:tcPr>
          <w:p w14:paraId="6427A636" w14:textId="77777777" w:rsidR="008B75F7" w:rsidRPr="00502B01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502B01">
              <w:rPr>
                <w:rFonts w:ascii="Arial" w:hAnsi="Arial" w:cs="Arial"/>
                <w:sz w:val="16"/>
                <w:szCs w:val="16"/>
              </w:rPr>
              <w:t>Assessment of outcome</w:t>
            </w:r>
          </w:p>
          <w:p w14:paraId="60204CF1" w14:textId="77777777" w:rsidR="008B75F7" w:rsidRPr="00283CBC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16" w:type="dxa"/>
            <w:tcBorders>
              <w:bottom w:val="single" w:sz="4" w:space="0" w:color="auto"/>
            </w:tcBorders>
          </w:tcPr>
          <w:p w14:paraId="5234A5E5" w14:textId="77777777" w:rsidR="008B75F7" w:rsidRPr="00283CBC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502B01">
              <w:rPr>
                <w:rFonts w:ascii="Arial" w:hAnsi="Arial" w:cs="Arial"/>
                <w:sz w:val="16"/>
                <w:szCs w:val="16"/>
              </w:rPr>
              <w:t>Adequate duration of follow-up</w:t>
            </w:r>
          </w:p>
        </w:tc>
        <w:tc>
          <w:tcPr>
            <w:tcW w:w="1016" w:type="dxa"/>
            <w:tcBorders>
              <w:bottom w:val="single" w:sz="4" w:space="0" w:color="auto"/>
            </w:tcBorders>
          </w:tcPr>
          <w:p w14:paraId="48CD350E" w14:textId="77777777" w:rsidR="008B75F7" w:rsidRPr="00283CBC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502B01">
              <w:rPr>
                <w:rFonts w:ascii="Arial" w:hAnsi="Arial" w:cs="Arial"/>
                <w:sz w:val="16"/>
                <w:szCs w:val="16"/>
              </w:rPr>
              <w:t>Adequate follow-up of cohort</w:t>
            </w:r>
          </w:p>
        </w:tc>
        <w:tc>
          <w:tcPr>
            <w:tcW w:w="859" w:type="dxa"/>
            <w:tcBorders>
              <w:bottom w:val="single" w:sz="4" w:space="0" w:color="auto"/>
            </w:tcBorders>
          </w:tcPr>
          <w:p w14:paraId="03794563" w14:textId="77777777" w:rsidR="008B75F7" w:rsidRPr="00283CBC" w:rsidRDefault="008B75F7" w:rsidP="003369A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Total score</w:t>
            </w:r>
          </w:p>
        </w:tc>
      </w:tr>
      <w:tr w:rsidR="008B75F7" w:rsidRPr="00283CBC" w14:paraId="6243DD4C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  <w:tcBorders>
              <w:top w:val="single" w:sz="4" w:space="0" w:color="auto"/>
            </w:tcBorders>
          </w:tcPr>
          <w:p w14:paraId="483DAB7B" w14:textId="77777777" w:rsidR="008B75F7" w:rsidRPr="00DA2D38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Blumenthal et al., 2018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bHVtZW50aGFsPC9BdXRob3I+PFllYXI+MjAxODwvWWVh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bHVtZW50aGFsPC9BdXRob3I+PFllYXI+MjAxODwvWWVh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32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  <w:tcBorders>
              <w:top w:val="single" w:sz="4" w:space="0" w:color="auto"/>
            </w:tcBorders>
          </w:tcPr>
          <w:p w14:paraId="00E8667A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  <w:tcBorders>
              <w:top w:val="single" w:sz="4" w:space="0" w:color="auto"/>
            </w:tcBorders>
          </w:tcPr>
          <w:p w14:paraId="6EB0132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  <w:tcBorders>
              <w:top w:val="single" w:sz="4" w:space="0" w:color="auto"/>
            </w:tcBorders>
          </w:tcPr>
          <w:p w14:paraId="73DBF89D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  <w:tcBorders>
              <w:top w:val="single" w:sz="4" w:space="0" w:color="auto"/>
            </w:tcBorders>
          </w:tcPr>
          <w:p w14:paraId="58DD99FE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  <w:tcBorders>
              <w:top w:val="single" w:sz="4" w:space="0" w:color="auto"/>
            </w:tcBorders>
          </w:tcPr>
          <w:p w14:paraId="486981F6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A+B </w:t>
            </w:r>
            <w:r w:rsidRPr="00502B01">
              <w:rPr>
                <w:rFonts w:ascii="Arial" w:hAnsi="Arial" w:cs="Arial"/>
                <w:sz w:val="16"/>
                <w:szCs w:val="16"/>
              </w:rPr>
              <w:t>(2*)</w:t>
            </w:r>
          </w:p>
        </w:tc>
        <w:tc>
          <w:tcPr>
            <w:tcW w:w="1159" w:type="dxa"/>
            <w:tcBorders>
              <w:top w:val="single" w:sz="4" w:space="0" w:color="auto"/>
            </w:tcBorders>
          </w:tcPr>
          <w:p w14:paraId="12AB884C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  <w:tcBorders>
              <w:top w:val="single" w:sz="4" w:space="0" w:color="auto"/>
            </w:tcBorders>
          </w:tcPr>
          <w:p w14:paraId="59987B7D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  <w:tcBorders>
              <w:top w:val="single" w:sz="4" w:space="0" w:color="auto"/>
            </w:tcBorders>
          </w:tcPr>
          <w:p w14:paraId="49C646DF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  <w:tcBorders>
              <w:top w:val="single" w:sz="4" w:space="0" w:color="auto"/>
            </w:tcBorders>
          </w:tcPr>
          <w:p w14:paraId="5699B86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</w:tr>
      <w:tr w:rsidR="008B75F7" w:rsidRPr="00283CBC" w14:paraId="69E5DD54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608D87F2" w14:textId="77777777" w:rsidR="008B75F7" w:rsidRPr="00DA2D38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Blumenthal et al. 2018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bHVtZW50aGFsPC9BdXRob3I+PFllYXI+MjAxODwvWWVh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bHVtZW50aGFsPC9BdXRob3I+PFllYXI+MjAxODwvWWVh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43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30A538DD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4D8349F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40B9F7E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39682AF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6C451B99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A+B </w:t>
            </w:r>
            <w:r w:rsidRPr="00502B01">
              <w:rPr>
                <w:rFonts w:ascii="Arial" w:hAnsi="Arial" w:cs="Arial"/>
                <w:sz w:val="16"/>
                <w:szCs w:val="16"/>
              </w:rPr>
              <w:t>(2*)</w:t>
            </w:r>
          </w:p>
        </w:tc>
        <w:tc>
          <w:tcPr>
            <w:tcW w:w="1159" w:type="dxa"/>
          </w:tcPr>
          <w:p w14:paraId="32409C9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73C3346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22BD2E94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859" w:type="dxa"/>
          </w:tcPr>
          <w:p w14:paraId="4EB0A63A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</w:tr>
      <w:tr w:rsidR="008B75F7" w:rsidRPr="00283CBC" w14:paraId="150EA732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3268CCB0" w14:textId="77777777" w:rsidR="008B75F7" w:rsidRPr="00C14189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Blumenthal et al. 2016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bHVtZW50aGFsPC9BdXRob3I+PFllYXI+MjAxNjwvWWVh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bHVtZW50aGFsPC9BdXRob3I+PFllYXI+MjAxNjwvWWVh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30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7981485C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6FC1FC1D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7FF1C6C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79632C2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6CA119F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7B6D540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2C3D2E71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422B6ACF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859" w:type="dxa"/>
          </w:tcPr>
          <w:p w14:paraId="16AD652A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</w:tr>
      <w:tr w:rsidR="008B75F7" w:rsidRPr="00283CBC" w14:paraId="105FED5C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6E30DFB6" w14:textId="77777777" w:rsidR="008B75F7" w:rsidRPr="009E6544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Butler et al. 2018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CdXRsZXI8L0F1dGhvcj48WWVhcj4yMDE4PC9ZZWFyPjxS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CdXRsZXI8L0F1dGhvcj48WWVhcj4yMDE4PC9ZZWFyPjxS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54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64032BF2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68B9D33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3BE962FD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0387549D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79C5B032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300571F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5BF1D7B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67EC554D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859" w:type="dxa"/>
          </w:tcPr>
          <w:p w14:paraId="7091470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</w:tr>
      <w:tr w:rsidR="008B75F7" w:rsidRPr="00283CBC" w14:paraId="1C7DAFA4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4B218CE8" w14:textId="77777777" w:rsidR="008B75F7" w:rsidRPr="009E6544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Charneski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et al. 2011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aGFybmVza2k8L0F1dGhvcj48WWVhcj4yMDExPC9ZZWFy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DaGFybmVza2k8L0F1dGhvcj48WWVhcj4yMDExPC9ZZWFy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19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612779BE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4276699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53BD40C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1E6A453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6DED462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42A9792C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7A9A649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1011423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859" w:type="dxa"/>
          </w:tcPr>
          <w:p w14:paraId="0125A6D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</w:tr>
      <w:tr w:rsidR="008B75F7" w:rsidRPr="00283CBC" w14:paraId="5DB27BF8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1CC7E8E5" w14:textId="77777777" w:rsidR="008B75F7" w:rsidRPr="00C53BE0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Conway et al. 201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7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b253YXk8L0F1dGhvcj48WWVhcj4yMDE3PC9ZZWFyPjxS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b253YXk8L0F1dGhvcj48WWVhcj4yMDE3PC9ZZWFyPjxS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29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3C3E4EA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3D5C3A5E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1637F44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7BA3103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39B3338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2ACC9896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0606847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4314982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859" w:type="dxa"/>
          </w:tcPr>
          <w:p w14:paraId="081D0E19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</w:tr>
      <w:tr w:rsidR="008B75F7" w:rsidRPr="00283CBC" w14:paraId="5C59DC26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234ABD5A" w14:textId="77777777" w:rsidR="008B75F7" w:rsidRPr="00C53BE0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Desai et al., 2017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EZXNhaTwvQXV0aG9yPjxZZWFyPjIwMTc8L1llYXI+PFJl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EZXNhaTwvQXV0aG9yPjxZZWFyPjIwMTc8L1llYXI+PFJl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35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054EDA86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3D21FC5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5BD9FE7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55037D1C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01E3744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0DF0070F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4C4B805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0786D1A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859" w:type="dxa"/>
          </w:tcPr>
          <w:p w14:paraId="5A2519C1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</w:tr>
      <w:tr w:rsidR="008B75F7" w:rsidRPr="00283CBC" w14:paraId="41E64F7E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7E5F923D" w14:textId="77777777" w:rsidR="008B75F7" w:rsidRPr="009E6544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Dewart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et al., 2018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EZXdhcnQ8L0F1dGhvcj48WWVhcj4yMDE4PC9ZZWFyPjxS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EZXdhcnQ8L0F1dGhvcj48WWVhcj4yMDE4PC9ZZWFyPjxS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55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337A38B4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72DE25A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4F5891AD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13D9714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17DBFCC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6D7C158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4C53F78C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4C4CA594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859" w:type="dxa"/>
          </w:tcPr>
          <w:p w14:paraId="3378F1F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</w:tr>
      <w:tr w:rsidR="008B75F7" w:rsidRPr="00283CBC" w14:paraId="0237702C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3B845D4E" w14:textId="77777777" w:rsidR="008B75F7" w:rsidRPr="00C53BE0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Fernandez-Rubio et al. 2014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ZXJuYW5kZXotUnViaW88L0F1dGhvcj48WWVhcj4yMDE0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GZXJuYW5kZXotUnViaW88L0F1dGhvcj48WWVhcj4yMDE0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56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5FFC4C9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1128" w:type="dxa"/>
          </w:tcPr>
          <w:p w14:paraId="6D12C266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03B8ADD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5EF171B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1283" w:type="dxa"/>
          </w:tcPr>
          <w:p w14:paraId="6FA428D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07BF6BCB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5596FA5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1C0E291B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664BBA50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</w:t>
            </w:r>
          </w:p>
        </w:tc>
      </w:tr>
      <w:tr w:rsidR="008B75F7" w:rsidRPr="00283CBC" w14:paraId="58C72518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23D70B0C" w14:textId="77777777" w:rsidR="008B75F7" w:rsidRPr="00C53BE0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French et al. 2016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&lt;EndNote&gt;&lt;Cite&gt;&lt;Author&gt;French&lt;/Author&gt;&lt;Year&gt;2016&lt;/Year&gt;&lt;RecNum&gt;11&lt;/RecNum&gt;&lt;DisplayText&gt;&lt;style face="superscript"&gt;57&lt;/style&gt;&lt;/DisplayText&gt;&lt;record&gt;&lt;rec-number&gt;11&lt;/rec-number&gt;&lt;foreign-keys&gt;&lt;key app="EN" db-id="sdxxfx5r62zf01ewsx9pwd2d5dvvr02vdd22" timestamp="1585358890"&gt;11&lt;/key&gt;&lt;/foreign-keys&gt;&lt;ref-type name="Journal Article"&gt;17&lt;/ref-type&gt;&lt;contributors&gt;&lt;authors&gt;&lt;author&gt;French, D.&lt;/author&gt;&lt;author&gt;Noroozi, M.&lt;/author&gt;&lt;author&gt;Shariati, B.&lt;/author&gt;&lt;author&gt;Larjava, H.&lt;/author&gt;&lt;/authors&gt;&lt;/contributors&gt;&lt;titles&gt;&lt;title&gt;Clinical retrospective study of self-reported penicillin allergy on dental implant failures and infections&lt;/title&gt;&lt;secondary-title&gt;Quintessence Int&lt;/secondary-title&gt;&lt;/titles&gt;&lt;periodical&gt;&lt;full-title&gt;Quintessence Int&lt;/full-title&gt;&lt;/periodical&gt;&lt;pages&gt;861-870&lt;/pages&gt;&lt;volume&gt;47&lt;/volume&gt;&lt;number&gt;10&lt;/number&gt;&lt;edition&gt;2016/10/21&lt;/edition&gt;&lt;keywords&gt;&lt;keyword&gt;*Dental Implants&lt;/keyword&gt;&lt;keyword&gt;*Dental Restoration Failure&lt;/keyword&gt;&lt;keyword&gt;*Drug Hypersensitivity&lt;/keyword&gt;&lt;keyword&gt;Female&lt;/keyword&gt;&lt;keyword&gt;Humans&lt;/keyword&gt;&lt;keyword&gt;*Immediate Dental Implant Loading&lt;/keyword&gt;&lt;keyword&gt;Male&lt;/keyword&gt;&lt;keyword&gt;Middle Aged&lt;/keyword&gt;&lt;keyword&gt;Penicillins/*adverse effects&lt;/keyword&gt;&lt;keyword&gt;Peri-Implantitis/*epidemiology&lt;/keyword&gt;&lt;keyword&gt;Postoperative Complications/*epidemiology&lt;/keyword&gt;&lt;keyword&gt;Retrospective Studies&lt;/keyword&gt;&lt;/keywords&gt;&lt;dates&gt;&lt;year&gt;2016&lt;/year&gt;&lt;/dates&gt;&lt;isbn&gt;1936-7163 (Electronic)&amp;#xD;0033-6572 (Linking)&lt;/isbn&gt;&lt;accession-num&gt;27669722&lt;/accession-num&gt;&lt;urls&gt;&lt;related-urls&gt;&lt;url&gt;https://www.ncbi.nlm.nih.gov/pubmed/27669722&lt;/url&gt;&lt;/related-urls&gt;&lt;/urls&gt;&lt;electronic-resource-num&gt;10.3290/j.qi.a36887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57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0BCF94A5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1128" w:type="dxa"/>
          </w:tcPr>
          <w:p w14:paraId="35863AC9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7989F76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053" w:type="dxa"/>
          </w:tcPr>
          <w:p w14:paraId="3CE40D3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13DBF43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78339CEA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6F17C826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7E663F7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339E3E4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</w:t>
            </w:r>
          </w:p>
        </w:tc>
      </w:tr>
      <w:tr w:rsidR="008B75F7" w:rsidRPr="00283CBC" w14:paraId="74E73D46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6AE6EF9E" w14:textId="77777777" w:rsidR="008B75F7" w:rsidRPr="00C53BE0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Huang et al., 2018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dWFuZzwvQXV0aG9yPjxZZWFyPjIwMTg8L1llYXI+PFJl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dWFuZzwvQXV0aG9yPjxZZWFyPjIwMTg8L1llYXI+PFJl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20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388381CD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281763A0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2455B5E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07307BBF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6A080887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513C217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0ADBFCAA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3478CEF7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19A89EF8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</w:tr>
      <w:tr w:rsidR="008B75F7" w:rsidRPr="00283CBC" w14:paraId="159FFB7E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66269493" w14:textId="77777777" w:rsidR="008B75F7" w:rsidRPr="009E6544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Imlay et al., 2019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&lt;EndNote&gt;&lt;Cite&gt;&lt;Author&gt;Imlay&lt;/Author&gt;&lt;Year&gt;2019&lt;/Year&gt;&lt;RecNum&gt;13&lt;/RecNum&gt;&lt;DisplayText&gt;&lt;style face="superscript"&gt;17&lt;/style&gt;&lt;/DisplayText&gt;&lt;record&gt;&lt;rec-number&gt;13&lt;/rec-number&gt;&lt;foreign-keys&gt;&lt;key app="EN" db-id="sdxxfx5r62zf01ewsx9pwd2d5dvvr02vdd22" timestamp="1585359015"&gt;13&lt;/key&gt;&lt;/foreign-keys&gt;&lt;ref-type name="Journal Article"&gt;17&lt;/ref-type&gt;&lt;contributors&gt;&lt;authors&gt;&lt;author&gt;Imlay, H.&lt;/author&gt;&lt;author&gt;Krantz, E. M.&lt;/author&gt;&lt;author&gt;Stohs, E. J.&lt;/author&gt;&lt;author&gt;Lan, K. F.&lt;/author&gt;&lt;author&gt;Zier, J.&lt;/author&gt;&lt;author&gt;Kim, H. N.&lt;/author&gt;&lt;author&gt;Rakita, R. M.&lt;/author&gt;&lt;author&gt;Limaye, A. P.&lt;/author&gt;&lt;author&gt;Wald, A.&lt;/author&gt;&lt;author&gt;Pergam, S. A.&lt;/author&gt;&lt;author&gt;Liu, C.&lt;/author&gt;&lt;/authors&gt;&lt;/contributors&gt;&lt;auth-address&gt;Division of Allergy and Infectious Diseases, Department of Medicine, University of Washington, Seattle, WA.&amp;#xD;Vaccine and Infectious Disease Division, Fred Hutchinson Cancer Research Center, Seattle, WA.&amp;#xD;Division of Infectious Diseases, Department of Internal Medicine, University of Nebraska Medical Center.&amp;#xD;Department of Epidemiology, University of Washington, Seattle, WA.&amp;#xD;Department of Laboratory Medicine, University of Washington, Seattle, WA.&lt;/auth-address&gt;&lt;titles&gt;&lt;title&gt;Reported Beta Lactam and Other Antibiotic Allergies in Solid Organ and Hematopoietic Cell Transplant Recipients&lt;/title&gt;&lt;secondary-title&gt;Clin Infect Dis&lt;/secondary-title&gt;&lt;/titles&gt;&lt;periodical&gt;&lt;full-title&gt;Clin Infect Dis&lt;/full-title&gt;&lt;/periodical&gt;&lt;edition&gt;2019/10/18&lt;/edition&gt;&lt;keywords&gt;&lt;keyword&gt;Allergy&lt;/keyword&gt;&lt;keyword&gt;Beta lactams&lt;/keyword&gt;&lt;keyword&gt;Hematopoietic cell transplantation&lt;/keyword&gt;&lt;keyword&gt;Solid organ transplantation&lt;/keyword&gt;&lt;/keywords&gt;&lt;dates&gt;&lt;year&gt;2019&lt;/year&gt;&lt;pub-dates&gt;&lt;date&gt;Oct 17&lt;/date&gt;&lt;/pub-dates&gt;&lt;/dates&gt;&lt;isbn&gt;1537-6591 (Electronic)&amp;#xD;1058-4838 (Linking)&lt;/isbn&gt;&lt;accession-num&gt;31621829&lt;/accession-num&gt;&lt;urls&gt;&lt;related-urls&gt;&lt;url&gt;https://www.ncbi.nlm.nih.gov/pubmed/31621829&lt;/url&gt;&lt;/related-urls&gt;&lt;/urls&gt;&lt;electronic-resource-num&gt;10.1093/cid/ciz1025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17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711EA5D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3FCD0C29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339" w:type="dxa"/>
          </w:tcPr>
          <w:p w14:paraId="38585FD4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3161272D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7728B70C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70032F0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45313B46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0CBBCAC5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859" w:type="dxa"/>
          </w:tcPr>
          <w:p w14:paraId="1B5E8EF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</w:tr>
      <w:tr w:rsidR="008B75F7" w:rsidRPr="00283CBC" w14:paraId="294B6266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357FCF1D" w14:textId="77777777" w:rsidR="008B75F7" w:rsidRPr="00283CBC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Irawati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et al., 2006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&lt;EndNote&gt;&lt;Cite&gt;&lt;Author&gt;Irawati&lt;/Author&gt;&lt;Year&gt;2006&lt;/Year&gt;&lt;RecNum&gt;44&lt;/RecNum&gt;&lt;DisplayText&gt;&lt;style face="superscript"&gt;36&lt;/style&gt;&lt;/DisplayText&gt;&lt;record&gt;&lt;rec-number&gt;44&lt;/rec-number&gt;&lt;foreign-keys&gt;&lt;key app="EN" db-id="sdxxfx5r62zf01ewsx9pwd2d5dvvr02vdd22" timestamp="1585672869"&gt;44&lt;/key&gt;&lt;/foreign-keys&gt;&lt;ref-type name="Journal Article"&gt;17&lt;/ref-type&gt;&lt;contributors&gt;&lt;authors&gt;&lt;author&gt;Irawati, L.; Hughes, J.D.; Keen, N.; Golledge, C.L.; Joyce, A.W.&lt;/author&gt;&lt;/authors&gt;&lt;/contributors&gt;&lt;titles&gt;&lt;title&gt;Influence of penicillin allergy on antibiotic prescribing patterns and costs&lt;/title&gt;&lt;secondary-title&gt;Journal of Pharmacy Practice and Research&lt;/secondary-title&gt;&lt;/titles&gt;&lt;periodical&gt;&lt;full-title&gt;Journal of Pharmacy Practice and Research&lt;/full-title&gt;&lt;/periodical&gt;&lt;pages&gt;286-290&lt;/pages&gt;&lt;volume&gt;36&lt;/volume&gt;&lt;number&gt;4&lt;/number&gt;&lt;dates&gt;&lt;year&gt;2006&lt;/year&gt;&lt;/dates&gt;&lt;urls&gt;&lt;/url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36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03396A2C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4CAADD4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51F77E41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1EB35A7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61A201FC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1F33055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036026C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1ABB9FA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2AE8352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</w:tr>
      <w:tr w:rsidR="008B75F7" w:rsidRPr="00283CBC" w14:paraId="43C92D1D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4C0A9EFF" w14:textId="77777777" w:rsidR="008B75F7" w:rsidRPr="00850234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Khumra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et al., 2017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HVtcmE8L0F1dGhvcj48WWVhcj4yMDE3PC9ZZWFyPjxS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HVtcmE8L0F1dGhvcj48WWVhcj4yMDE3PC9ZZWFyPjxS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037094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41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4E82827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7FD3E34C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7EC3D32A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3988FC8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574B994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0A4456B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7AC08CF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47ECC6A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618EF13A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</w:t>
            </w:r>
          </w:p>
        </w:tc>
      </w:tr>
      <w:tr w:rsidR="008B75F7" w:rsidRPr="00283CBC" w14:paraId="0E2AEAB9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17D492B8" w14:textId="77777777" w:rsidR="008B75F7" w:rsidRPr="009E6544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Knezevic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et al., 2016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LbmV6ZXZpYzwvQXV0aG9yPjxZZWFyPjIwMTY8L1llYXI+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LbmV6ZXZpYzwvQXV0aG9yPjxZZWFyPjIwMTY8L1llYXI+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F55A1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42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510D66DF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0A30648A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7D8DA858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3E802A3C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55E119C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37A713A1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1FA8D8A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2B8BB431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859" w:type="dxa"/>
          </w:tcPr>
          <w:p w14:paraId="298C808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</w:tr>
      <w:tr w:rsidR="008B75F7" w:rsidRPr="00283CBC" w14:paraId="4E1DDE7F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1F7B797A" w14:textId="77777777" w:rsidR="008B75F7" w:rsidRPr="009E6544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Kraemer et al., 1987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&lt;EndNote&gt;&lt;Cite&gt;&lt;Author&gt;Kraemer&lt;/Author&gt;&lt;Year&gt;1987&lt;/Year&gt;&lt;RecNum&gt;16&lt;/RecNum&gt;&lt;DisplayText&gt;&lt;style face="superscript"&gt;28&lt;/style&gt;&lt;/DisplayText&gt;&lt;record&gt;&lt;rec-number&gt;16&lt;/rec-number&gt;&lt;foreign-keys&gt;&lt;key app="EN" db-id="sdxxfx5r62zf01ewsx9pwd2d5dvvr02vdd22" timestamp="1585359563"&gt;16&lt;/key&gt;&lt;/foreign-keys&gt;&lt;ref-type name="Journal Article"&gt;17&lt;/ref-type&gt;&lt;contributors&gt;&lt;authors&gt;&lt;author&gt;Kraemer, M. J.&lt;/author&gt;&lt;author&gt;Caprye-Boos, H.&lt;/author&gt;&lt;author&gt;Berman, H. S.&lt;/author&gt;&lt;/authors&gt;&lt;/contributors&gt;&lt;titles&gt;&lt;title&gt;Increased use of medical services and antibiotics by children who claim a prior penicillin sensitivity&lt;/title&gt;&lt;secondary-title&gt;West J Med&lt;/secondary-title&gt;&lt;/titles&gt;&lt;periodical&gt;&lt;full-title&gt;West J Med&lt;/full-title&gt;&lt;/periodical&gt;&lt;pages&gt;697-700&lt;/pages&gt;&lt;volume&gt;146&lt;/volume&gt;&lt;number&gt;6&lt;/number&gt;&lt;edition&gt;1987/06/01&lt;/edition&gt;&lt;keywords&gt;&lt;keyword&gt;Adolescent&lt;/keyword&gt;&lt;keyword&gt;Adult&lt;/keyword&gt;&lt;keyword&gt;Child&lt;/keyword&gt;&lt;keyword&gt;Child, Preschool&lt;/keyword&gt;&lt;keyword&gt;Drug Hypersensitivity/*epidemiology&lt;/keyword&gt;&lt;keyword&gt;Female&lt;/keyword&gt;&lt;keyword&gt;Humans&lt;/keyword&gt;&lt;keyword&gt;Infant&lt;/keyword&gt;&lt;keyword&gt;Male&lt;/keyword&gt;&lt;keyword&gt;Medical Records&lt;/keyword&gt;&lt;keyword&gt;Penicillins/*adverse effects&lt;/keyword&gt;&lt;keyword&gt;Personal Health Services/*statistics &amp;amp; numerical data&lt;/keyword&gt;&lt;keyword&gt;Surveys and Questionnaires&lt;/keyword&gt;&lt;/keywords&gt;&lt;dates&gt;&lt;year&gt;1987&lt;/year&gt;&lt;pub-dates&gt;&lt;date&gt;Jun&lt;/date&gt;&lt;/pub-dates&gt;&lt;/dates&gt;&lt;isbn&gt;0093-0415 (Print)&amp;#xD;0093-0415 (Linking)&lt;/isbn&gt;&lt;accession-num&gt;3617714&lt;/accession-num&gt;&lt;urls&gt;&lt;related-urls&gt;&lt;url&gt;https://www.ncbi.nlm.nih.gov/pubmed/3617714&lt;/url&gt;&lt;/related-urls&gt;&lt;/urls&gt;&lt;custom2&gt;PMC1307461&lt;/custom2&gt;&lt;/record&gt;&lt;/Cite&gt;&lt;/EndNote&gt;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F55A1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28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5EEFEE9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35A2378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2B393A3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53" w:type="dxa"/>
          </w:tcPr>
          <w:p w14:paraId="4D7B39B4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0*)</w:t>
            </w:r>
          </w:p>
        </w:tc>
        <w:tc>
          <w:tcPr>
            <w:tcW w:w="1283" w:type="dxa"/>
          </w:tcPr>
          <w:p w14:paraId="0B61938C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39661D94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1D8987B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0*)</w:t>
            </w:r>
          </w:p>
        </w:tc>
        <w:tc>
          <w:tcPr>
            <w:tcW w:w="1016" w:type="dxa"/>
          </w:tcPr>
          <w:p w14:paraId="40274B5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3E834C96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</w:t>
            </w:r>
          </w:p>
        </w:tc>
      </w:tr>
      <w:tr w:rsidR="008B75F7" w:rsidRPr="00283CBC" w14:paraId="277F9DD5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6AED9D54" w14:textId="77777777" w:rsidR="008B75F7" w:rsidRPr="00A14479" w:rsidRDefault="008B75F7" w:rsidP="003369A9">
            <w:pP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Lam et al., 2019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&lt;EndNote&gt;&lt;Cite&gt;&lt;Author&gt;Lam&lt;/Author&gt;&lt;Year&gt;2019&lt;/Year&gt;&lt;RecNum&gt;17&lt;/RecNum&gt;&lt;DisplayText&gt;&lt;style face="superscript"&gt;16&lt;/style&gt;&lt;/DisplayText&gt;&lt;record&gt;&lt;rec-number&gt;17&lt;/rec-number&gt;&lt;foreign-keys&gt;&lt;key app="EN" db-id="sdxxfx5r62zf01ewsx9pwd2d5dvvr02vdd22" timestamp="1585359637"&gt;17&lt;/key&gt;&lt;/foreign-keys&gt;&lt;ref-type name="Journal Article"&gt;17&lt;/ref-type&gt;&lt;contributors&gt;&lt;authors&gt;&lt;author&gt;Lam, W.&lt;/author&gt;&lt;author&gt;Staicu, M. L.&lt;/author&gt;&lt;author&gt;Conn, K. M.&lt;/author&gt;&lt;author&gt;Ramsey, A. C.&lt;/author&gt;&lt;/authors&gt;&lt;/contributors&gt;&lt;auth-address&gt;Warren Clinic, Saint Francis Health System, Tulsa, OK. Electronic address: weymanlam@gmail.com.&amp;#xD;Pharmacy Department, Rochester Regional Health, Rochester, NY.&amp;#xD;Department of Pharmacy Practice, Wegmans School of Pharmacy, Rochester, NY.&amp;#xD;University of Rochester School of Medicine, Allergy and Immunology Department, Rochester Regional Health, Rochester, NY.&lt;/auth-address&gt;&lt;titles&gt;&lt;title&gt;Is there a higher prevalence of methicillin-resistant Staphylococcus aureus (MRSA) or vancomycin-resistant Enterococcus (VRE) colonization in patients with antibiotic allergy labels?&lt;/title&gt;&lt;secondary-title&gt;Am J Infect Control&lt;/secondary-title&gt;&lt;/titles&gt;&lt;periodical&gt;&lt;full-title&gt;Am J Infect Control&lt;/full-title&gt;&lt;/periodical&gt;&lt;edition&gt;2019/11/19&lt;/edition&gt;&lt;keywords&gt;&lt;keyword&gt;Antibiotic allergy&lt;/keyword&gt;&lt;keyword&gt;Drug allergy labels&lt;/keyword&gt;&lt;keyword&gt;MRSA colonization&lt;/keyword&gt;&lt;keyword&gt;Penicillin allergy&lt;/keyword&gt;&lt;keyword&gt;VRE colonization&lt;/keyword&gt;&lt;/keywords&gt;&lt;dates&gt;&lt;year&gt;2019&lt;/year&gt;&lt;pub-dates&gt;&lt;date&gt;Nov 14&lt;/date&gt;&lt;/pub-dates&gt;&lt;/dates&gt;&lt;isbn&gt;1527-3296 (Electronic)&amp;#xD;0196-6553 (Linking)&lt;/isbn&gt;&lt;accession-num&gt;31735590&lt;/accession-num&gt;&lt;urls&gt;&lt;related-urls&gt;&lt;url&gt;https://www.ncbi.nlm.nih.gov/pubmed/31735590&lt;/url&gt;&lt;/related-urls&gt;&lt;/urls&gt;&lt;electronic-resource-num&gt;10.1016/j.ajic.2019.09.021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F55A1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16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38B98EA3" w14:textId="77777777" w:rsidR="008B75F7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1128" w:type="dxa"/>
          </w:tcPr>
          <w:p w14:paraId="41A1C514" w14:textId="77777777" w:rsidR="008B75F7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339" w:type="dxa"/>
          </w:tcPr>
          <w:p w14:paraId="76125D24" w14:textId="77777777" w:rsidR="008B75F7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398C15DB" w14:textId="77777777" w:rsidR="008B75F7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0*)</w:t>
            </w:r>
          </w:p>
        </w:tc>
        <w:tc>
          <w:tcPr>
            <w:tcW w:w="1283" w:type="dxa"/>
          </w:tcPr>
          <w:p w14:paraId="4E2F3C10" w14:textId="77777777" w:rsidR="008B75F7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052012EC" w14:textId="77777777" w:rsidR="008B75F7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3A82AACC" w14:textId="77777777" w:rsidR="008B75F7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41DF1D64" w14:textId="77777777" w:rsidR="008B75F7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27775188" w14:textId="77777777" w:rsidR="008B75F7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</w:t>
            </w:r>
          </w:p>
        </w:tc>
      </w:tr>
      <w:tr w:rsidR="008B75F7" w:rsidRPr="00283CBC" w14:paraId="1D55B194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65D6BC88" w14:textId="77777777" w:rsidR="008B75F7" w:rsidRPr="00357C21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Lee et al., 2000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MZWU8L0F1dGhvcj48WWVhcj4yMDAwPC9ZZWFyPjxSZWNO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MZWU8L0F1dGhvcj48WWVhcj4yMDAwPC9ZZWFyPjxSZWNO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9F55A1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58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7A0BAA89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2C9A30A6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339" w:type="dxa"/>
          </w:tcPr>
          <w:p w14:paraId="324912E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38678734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76BABAD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749DD776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665FCDAA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0*)</w:t>
            </w:r>
          </w:p>
        </w:tc>
        <w:tc>
          <w:tcPr>
            <w:tcW w:w="1016" w:type="dxa"/>
          </w:tcPr>
          <w:p w14:paraId="0461E015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859" w:type="dxa"/>
          </w:tcPr>
          <w:p w14:paraId="39DE39A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</w:t>
            </w:r>
          </w:p>
        </w:tc>
      </w:tr>
      <w:tr w:rsidR="008B75F7" w:rsidRPr="00283CBC" w14:paraId="09CB6CF9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7B8A374E" w14:textId="77777777" w:rsidR="008B75F7" w:rsidRPr="009E6544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Lucas et al., 2019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MdWNhczwvQXV0aG9yPjxZZWFyPjIwMTk8L1llYXI+PFJl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MdWNhczwvQXV0aG9yPjxZZWFyPjIwMTk8L1llYXI+PFJl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F55A1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25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0078A28D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2F00AE66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482F5B38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5BCB425B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1FBD787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42C3848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61BF652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0698D25B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2FCA953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</w:tr>
      <w:tr w:rsidR="008B75F7" w:rsidRPr="00283CBC" w14:paraId="7C44E348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5C2047F3" w14:textId="77777777" w:rsidR="008B75F7" w:rsidRPr="009E6544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MacFadden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et al., 2016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YWNGYWRkZW48L0F1dGhvcj48WWVhcj4yMDE2PC9ZZWFy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NYWNGYWRkZW48L0F1dGhvcj48WWVhcj4yMDE2PC9ZZWFy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F55A1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37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5D7517A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128" w:type="dxa"/>
          </w:tcPr>
          <w:p w14:paraId="701974D3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1BA3B8F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53" w:type="dxa"/>
          </w:tcPr>
          <w:p w14:paraId="72FBAE6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3C5D802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6A09312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7DAF83B9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515D594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0535CEA2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</w:tr>
      <w:tr w:rsidR="008B75F7" w:rsidRPr="00283CBC" w14:paraId="0FA0BB58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79D03777" w14:textId="77777777" w:rsidR="008B75F7" w:rsidRPr="009E6544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MacLaughlin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et al. 2000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&lt;EndNote&gt;&lt;Cite&gt;&lt;Author&gt;MacLaughlin&lt;/Author&gt;&lt;Year&gt;2000&lt;/Year&gt;&lt;RecNum&gt;21&lt;/RecNum&gt;&lt;DisplayText&gt;&lt;style face="superscript"&gt;45&lt;/style&gt;&lt;/DisplayText&gt;&lt;record&gt;&lt;rec-number&gt;21&lt;/rec-number&gt;&lt;foreign-keys&gt;&lt;key app="EN" db-id="sdxxfx5r62zf01ewsx9pwd2d5dvvr02vdd22" timestamp="1585359841"&gt;21&lt;/key&gt;&lt;/foreign-keys&gt;&lt;ref-type name="Journal Article"&gt;17&lt;/ref-type&gt;&lt;contributors&gt;&lt;authors&gt;&lt;author&gt;MacLaughlin, E. J.&lt;/author&gt;&lt;author&gt;Saseen, J. J.&lt;/author&gt;&lt;author&gt;Malone, D. C.&lt;/author&gt;&lt;/authors&gt;&lt;/contributors&gt;&lt;auth-address&gt;School of Pharmacy, Texas Tech Health Sciences Center, Amarillo, TX 79106, USA. ericmac@cortex.ama.ttuhsc.edu&lt;/auth-address&gt;&lt;titles&gt;&lt;title&gt;Costs of beta-lactam allergies: selection and costs of antibiotics for patients with a reported beta-lactam allergy&lt;/title&gt;&lt;secondary-title&gt;Arch Fam Med&lt;/secondary-title&gt;&lt;/titles&gt;&lt;periodical&gt;&lt;full-title&gt;Arch Fam Med&lt;/full-title&gt;&lt;/periodical&gt;&lt;pages&gt;722-6&lt;/pages&gt;&lt;volume&gt;9&lt;/volume&gt;&lt;number&gt;8&lt;/number&gt;&lt;edition&gt;2000/08/06&lt;/edition&gt;&lt;keywords&gt;&lt;keyword&gt;Adolescent&lt;/keyword&gt;&lt;keyword&gt;Adult&lt;/keyword&gt;&lt;keyword&gt;Aged&lt;/keyword&gt;&lt;keyword&gt;Anti-Bacterial Agents/*adverse effects/*economics&lt;/keyword&gt;&lt;keyword&gt;Child&lt;/keyword&gt;&lt;keyword&gt;Child, Preschool&lt;/keyword&gt;&lt;keyword&gt;Colorado&lt;/keyword&gt;&lt;keyword&gt;Drug Costs/*statistics &amp;amp; numerical data&lt;/keyword&gt;&lt;keyword&gt;Drug Hypersensitivity/*economics/*etiology&lt;/keyword&gt;&lt;keyword&gt;Female&lt;/keyword&gt;&lt;keyword&gt;Humans&lt;/keyword&gt;&lt;keyword&gt;Infant&lt;/keyword&gt;&lt;keyword&gt;Male&lt;/keyword&gt;&lt;keyword&gt;Medical Records&lt;/keyword&gt;&lt;keyword&gt;Middle Aged&lt;/keyword&gt;&lt;keyword&gt;Retrospective Studies&lt;/keyword&gt;&lt;keyword&gt;United States&lt;/keyword&gt;&lt;keyword&gt;beta-Lactams&lt;/keyword&gt;&lt;/keywords&gt;&lt;dates&gt;&lt;year&gt;2000&lt;/year&gt;&lt;pub-dates&gt;&lt;date&gt;Aug&lt;/date&gt;&lt;/pub-dates&gt;&lt;/dates&gt;&lt;isbn&gt;1063-3987 (Print)&amp;#xD;1063-3987 (Linking)&lt;/isbn&gt;&lt;accession-num&gt;10927711&lt;/accession-num&gt;&lt;urls&gt;&lt;related-urls&gt;&lt;url&gt;https://www.ncbi.nlm.nih.gov/pubmed/10927711&lt;/url&gt;&lt;/related-urls&gt;&lt;/urls&gt;&lt;electronic-resource-num&gt;10.1001/archfami.9.8.722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F55A1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45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43ECC93D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6DF1107C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5412516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5DC95C57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10E86ED8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3FF103E6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1C2F679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61A51DC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859" w:type="dxa"/>
          </w:tcPr>
          <w:p w14:paraId="16748861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</w:tr>
      <w:tr w:rsidR="008B75F7" w:rsidRPr="00283CBC" w14:paraId="10897E61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243FEB19" w14:textId="77777777" w:rsidR="008B75F7" w:rsidRPr="00357C21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Macy et al., 2014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NYWN5PC9BdXRob3I+PFllYXI+MjAxNDwvWWVhcj48UmVj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NYWN5PC9BdXRob3I+PFllYXI+MjAxNDwvWWVhcj48UmVj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65007C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2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432AE68A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5FDB0868" w14:textId="77777777" w:rsidR="008B75F7" w:rsidRPr="00283CBC" w:rsidRDefault="008B75F7" w:rsidP="003369A9">
            <w:pPr>
              <w:ind w:left="-720" w:firstLine="7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70DE7A89" w14:textId="77777777" w:rsidR="008B75F7" w:rsidRPr="00283CBC" w:rsidRDefault="008B75F7" w:rsidP="003369A9">
            <w:pPr>
              <w:ind w:left="-720" w:firstLine="7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220FC42B" w14:textId="77777777" w:rsidR="008B75F7" w:rsidRPr="00283CBC" w:rsidRDefault="008B75F7" w:rsidP="003369A9">
            <w:pPr>
              <w:ind w:left="-720" w:firstLine="7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51E57CC3" w14:textId="77777777" w:rsidR="008B75F7" w:rsidRPr="00283CBC" w:rsidRDefault="008B75F7" w:rsidP="003369A9">
            <w:pPr>
              <w:ind w:left="-720" w:firstLine="7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6BF02831" w14:textId="77777777" w:rsidR="008B75F7" w:rsidRPr="00283CBC" w:rsidRDefault="008B75F7" w:rsidP="003369A9">
            <w:pPr>
              <w:ind w:left="-720" w:firstLine="7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7742DA75" w14:textId="77777777" w:rsidR="008B75F7" w:rsidRPr="00283CBC" w:rsidRDefault="008B75F7" w:rsidP="003369A9">
            <w:pPr>
              <w:ind w:left="-720" w:firstLine="7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5AC3A1AE" w14:textId="77777777" w:rsidR="008B75F7" w:rsidRPr="00283CBC" w:rsidRDefault="008B75F7" w:rsidP="003369A9">
            <w:pPr>
              <w:ind w:left="-720" w:firstLine="7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859" w:type="dxa"/>
          </w:tcPr>
          <w:p w14:paraId="1E1E6EB3" w14:textId="77777777" w:rsidR="008B75F7" w:rsidRPr="00283CBC" w:rsidRDefault="008B75F7" w:rsidP="003369A9">
            <w:pPr>
              <w:ind w:left="-720" w:firstLine="7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</w:tr>
      <w:tr w:rsidR="008B75F7" w:rsidRPr="00283CBC" w14:paraId="65C7D6C3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05C20F4E" w14:textId="77777777" w:rsidR="008B75F7" w:rsidRPr="00896FA9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Phil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l</w:t>
            </w:r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ips et al., 2019</w:t>
            </w:r>
            <w:r w:rsidRPr="00896FA9">
              <w:rPr>
                <w:rFonts w:ascii="Segoe UI" w:eastAsia="Times New Roman" w:hAnsi="Segoe UI" w:cs="Segoe UI"/>
                <w:color w:val="212121"/>
              </w:rPr>
              <w:t xml:space="preserve"> </w:t>
            </w:r>
            <w:r w:rsidRPr="007523E8">
              <w:rPr>
                <w:rFonts w:ascii="Arial" w:eastAsia="Times New Roman" w:hAnsi="Arial" w:cs="Arial"/>
                <w:color w:val="212121"/>
                <w:sz w:val="16"/>
                <w:szCs w:val="16"/>
              </w:rPr>
              <w:fldChar w:fldCharType="begin">
                <w:fldData xml:space="preserve">PEVuZE5vdGU+PENpdGU+PEF1dGhvcj5QaGlsbGlwczwvQXV0aG9yPjxZZWFyPjIwMTk8L1llYXI+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</w:fldData>
              </w:fldChar>
            </w:r>
            <w:r w:rsidRPr="007523E8">
              <w:rPr>
                <w:rFonts w:ascii="Arial" w:eastAsia="Times New Roman" w:hAnsi="Arial" w:cs="Arial"/>
                <w:b w:val="0"/>
                <w:bCs w:val="0"/>
                <w:color w:val="212121"/>
                <w:sz w:val="16"/>
                <w:szCs w:val="16"/>
              </w:rPr>
              <w:instrText xml:space="preserve"> ADDIN EN.CITE </w:instrText>
            </w:r>
            <w:r w:rsidRPr="007523E8">
              <w:rPr>
                <w:rFonts w:ascii="Arial" w:eastAsia="Times New Roman" w:hAnsi="Arial" w:cs="Arial"/>
                <w:color w:val="212121"/>
                <w:sz w:val="16"/>
                <w:szCs w:val="16"/>
              </w:rPr>
              <w:fldChar w:fldCharType="begin">
                <w:fldData xml:space="preserve">PEVuZE5vdGU+PENpdGU+PEF1dGhvcj5QaGlsbGlwczwvQXV0aG9yPjxZZWFyPjIwMTk8L1llYXI+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</w:fldData>
              </w:fldChar>
            </w:r>
            <w:r w:rsidRPr="007523E8">
              <w:rPr>
                <w:rFonts w:ascii="Arial" w:eastAsia="Times New Roman" w:hAnsi="Arial" w:cs="Arial"/>
                <w:b w:val="0"/>
                <w:bCs w:val="0"/>
                <w:color w:val="212121"/>
                <w:sz w:val="16"/>
                <w:szCs w:val="16"/>
              </w:rPr>
              <w:instrText xml:space="preserve"> ADDIN EN.CITE.DATA </w:instrText>
            </w:r>
            <w:r w:rsidRPr="007523E8">
              <w:rPr>
                <w:rFonts w:ascii="Arial" w:eastAsia="Times New Roman" w:hAnsi="Arial" w:cs="Arial"/>
                <w:color w:val="212121"/>
                <w:sz w:val="16"/>
                <w:szCs w:val="16"/>
              </w:rPr>
            </w:r>
            <w:r w:rsidRPr="007523E8">
              <w:rPr>
                <w:rFonts w:ascii="Arial" w:eastAsia="Times New Roman" w:hAnsi="Arial" w:cs="Arial"/>
                <w:color w:val="212121"/>
                <w:sz w:val="16"/>
                <w:szCs w:val="16"/>
              </w:rPr>
              <w:fldChar w:fldCharType="end"/>
            </w:r>
            <w:r w:rsidRPr="007523E8">
              <w:rPr>
                <w:rFonts w:ascii="Arial" w:eastAsia="Times New Roman" w:hAnsi="Arial" w:cs="Arial"/>
                <w:color w:val="212121"/>
                <w:sz w:val="16"/>
                <w:szCs w:val="16"/>
              </w:rPr>
            </w:r>
            <w:r w:rsidRPr="007523E8">
              <w:rPr>
                <w:rFonts w:ascii="Arial" w:eastAsia="Times New Roman" w:hAnsi="Arial" w:cs="Arial"/>
                <w:color w:val="212121"/>
                <w:sz w:val="16"/>
                <w:szCs w:val="16"/>
              </w:rPr>
              <w:fldChar w:fldCharType="separate"/>
            </w:r>
            <w:r w:rsidRPr="007523E8">
              <w:rPr>
                <w:rFonts w:ascii="Arial" w:eastAsia="Times New Roman" w:hAnsi="Arial" w:cs="Arial"/>
                <w:b w:val="0"/>
                <w:bCs w:val="0"/>
                <w:noProof/>
                <w:color w:val="212121"/>
                <w:sz w:val="16"/>
                <w:szCs w:val="16"/>
                <w:vertAlign w:val="superscript"/>
              </w:rPr>
              <w:t>18</w:t>
            </w:r>
            <w:r w:rsidRPr="007523E8">
              <w:rPr>
                <w:rFonts w:ascii="Arial" w:eastAsia="Times New Roman" w:hAnsi="Arial" w:cs="Arial"/>
                <w:color w:val="212121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00D1E26E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0EE84731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339" w:type="dxa"/>
          </w:tcPr>
          <w:p w14:paraId="7FFFE33D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16BD889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002E00F8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59" w:type="dxa"/>
          </w:tcPr>
          <w:p w14:paraId="7FE7E416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7E26107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1552597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133EA836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</w:t>
            </w:r>
          </w:p>
        </w:tc>
      </w:tr>
      <w:tr w:rsidR="008B75F7" w:rsidRPr="00283CBC" w14:paraId="29F14E3D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3E86EB0E" w14:textId="77777777" w:rsidR="008B75F7" w:rsidRPr="00283CBC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Ponce et al., 2014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Qb25jZTwvQXV0aG9yPjxZZWFyPjIwMTQ8L1llYXI+PFJl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Qb25jZTwvQXV0aG9yPjxZZWFyPjIwMTQ8L1llYXI+PFJl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7523E8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31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58F4475C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2E62750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339" w:type="dxa"/>
          </w:tcPr>
          <w:p w14:paraId="122F866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4442D0A4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524AED2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1F78FF9C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7FF2C29C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1F20CAB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480CB10E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</w:tr>
      <w:tr w:rsidR="008B75F7" w:rsidRPr="00283CBC" w14:paraId="12857730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29534012" w14:textId="77777777" w:rsidR="008B75F7" w:rsidRPr="008F5251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Powell et al., 2019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Qb3dlbGw8L0F1dGhvcj48WWVhcj4yMDE5PC9ZZWFyPjxS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Qb3dlbGw8L0F1dGhvcj48WWVhcj4yMDE5PC9ZZWFyPjxS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7523E8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59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79CDB81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641B79F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0*)</w:t>
            </w:r>
          </w:p>
        </w:tc>
        <w:tc>
          <w:tcPr>
            <w:tcW w:w="1339" w:type="dxa"/>
          </w:tcPr>
          <w:p w14:paraId="0D2289BE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010AFA6B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1D359DC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2CF2E35E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7D0946BA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67EB5141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859" w:type="dxa"/>
          </w:tcPr>
          <w:p w14:paraId="499920A0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</w:tr>
      <w:tr w:rsidR="008B75F7" w:rsidRPr="00283CBC" w14:paraId="6218C3A3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253A36D8" w14:textId="77777777" w:rsidR="008B75F7" w:rsidRPr="008F5251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Sade et al., 2003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&lt;EndNote&gt;&lt;Cite&gt;&lt;Author&gt;Sade&lt;/Author&gt;&lt;Year&gt;2003&lt;/Year&gt;&lt;RecNum&gt;26&lt;/RecNum&gt;&lt;DisplayText&gt;&lt;style face="superscript"&gt;24&lt;/style&gt;&lt;/DisplayText&gt;&lt;record&gt;&lt;rec-number&gt;26&lt;/rec-number&gt;&lt;foreign-keys&gt;&lt;key app="EN" db-id="sdxxfx5r62zf01ewsx9pwd2d5dvvr02vdd22" timestamp="1585360099"&gt;26&lt;/key&gt;&lt;/foreign-keys&gt;&lt;ref-type name="Journal Article"&gt;17&lt;/ref-type&gt;&lt;contributors&gt;&lt;authors&gt;&lt;author&gt;Sade, K.&lt;/author&gt;&lt;author&gt;Holtzer, I.&lt;/author&gt;&lt;author&gt;Levo, Y.&lt;/author&gt;&lt;author&gt;Kivity, S.&lt;/author&gt;&lt;/authors&gt;&lt;/contributors&gt;&lt;auth-address&gt;Department of Medicine&amp;apos;T&amp;apos;, Tel Aviv Sourasky Medical Center, Sackler Faculty of Medicine, Tel Aviv University, Tel Aviv, Israel. allergy@tasmc.health.gov.il&lt;/auth-address&gt;&lt;titles&gt;&lt;title&gt;The economic burden of antibiotic treatment of penicillin-allergic patients in internal medicine wards of a general tertiary care hospital&lt;/title&gt;&lt;secondary-title&gt;Clin Exp Allergy&lt;/secondary-title&gt;&lt;/titles&gt;&lt;periodical&gt;&lt;full-title&gt;Clin Exp Allergy&lt;/full-title&gt;&lt;/periodical&gt;&lt;pages&gt;501-6&lt;/pages&gt;&lt;volume&gt;33&lt;/volume&gt;&lt;number&gt;4&lt;/number&gt;&lt;edition&gt;2003/04/12&lt;/edition&gt;&lt;keywords&gt;&lt;keyword&gt;Aged&lt;/keyword&gt;&lt;keyword&gt;Anti-Bacterial Agents/*economics/therapeutic use&lt;/keyword&gt;&lt;keyword&gt;Chi-Square Distribution&lt;/keyword&gt;&lt;keyword&gt;Drug Hypersensitivity/drug therapy/*economics&lt;/keyword&gt;&lt;keyword&gt;Female&lt;/keyword&gt;&lt;keyword&gt;Humans&lt;/keyword&gt;&lt;keyword&gt;Male&lt;/keyword&gt;&lt;keyword&gt;*Penicillins&lt;/keyword&gt;&lt;keyword&gt;Retrospective Studies&lt;/keyword&gt;&lt;/keywords&gt;&lt;dates&gt;&lt;year&gt;2003&lt;/year&gt;&lt;pub-dates&gt;&lt;date&gt;Apr&lt;/date&gt;&lt;/pub-dates&gt;&lt;/dates&gt;&lt;isbn&gt;0954-7894 (Print)&amp;#xD;0954-7894 (Linking)&lt;/isbn&gt;&lt;accession-num&gt;12680867&lt;/accession-num&gt;&lt;urls&gt;&lt;related-urls&gt;&lt;url&gt;https://www.ncbi.nlm.nih.gov/pubmed/12680867&lt;/url&gt;&lt;/related-urls&gt;&lt;/urls&gt;&lt;electronic-resource-num&gt;10.1046/j.1365-2222.2003.01638.x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7523E8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24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4556BE1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2BC7F025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3054893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3620F1A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28E35203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33CDF55D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7F4AB41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6FEAF4B9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859" w:type="dxa"/>
          </w:tcPr>
          <w:p w14:paraId="23BB437C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</w:tr>
      <w:tr w:rsidR="008B75F7" w:rsidRPr="00283CBC" w14:paraId="1794F76C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6B162B04" w14:textId="77777777" w:rsidR="008B75F7" w:rsidRPr="008F5251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Saunders et al., 2017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YXVuZGVyczwvQXV0aG9yPjxZZWFyPjIwMTc8L1llYXI+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YXVuZGVyczwvQXV0aG9yPjxZZWFyPjIwMTc8L1llYXI+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7523E8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38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4C7D1A6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766A0B06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339" w:type="dxa"/>
          </w:tcPr>
          <w:p w14:paraId="5D35D4D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053" w:type="dxa"/>
          </w:tcPr>
          <w:p w14:paraId="75326F00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2AD956BA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6EE0DDA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43A3754E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70D8091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2AE112A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</w:t>
            </w:r>
          </w:p>
        </w:tc>
      </w:tr>
      <w:tr w:rsidR="008B75F7" w:rsidRPr="00283CBC" w14:paraId="68BC33FF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48E4958B" w14:textId="77777777" w:rsidR="008B75F7" w:rsidRPr="008F5251" w:rsidRDefault="008B75F7" w:rsidP="003369A9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Schroeck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et al., 2015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Y2hyb2VjazwvQXV0aG9yPjxZZWFyPjIwMTU8L1llYXI+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TY2hyb2VjazwvQXV0aG9yPjxZZWFyPjIwMTU8L1llYXI+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7523E8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60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 w:rsidRPr="008F5251">
              <w:rPr>
                <w:rFonts w:ascii="Segoe UI" w:eastAsia="Times New Roman" w:hAnsi="Segoe UI" w:cs="Segoe UI"/>
                <w:color w:val="212121"/>
              </w:rPr>
              <w:t xml:space="preserve"> </w:t>
            </w:r>
          </w:p>
        </w:tc>
        <w:tc>
          <w:tcPr>
            <w:tcW w:w="1582" w:type="dxa"/>
          </w:tcPr>
          <w:p w14:paraId="0449CEE4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1E92A8B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339" w:type="dxa"/>
          </w:tcPr>
          <w:p w14:paraId="7B5E5A0D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6DB1971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50FD21D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1A083E0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493F5A5E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1E7AB63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64AD55A9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</w:tr>
      <w:tr w:rsidR="008B75F7" w:rsidRPr="00283CBC" w14:paraId="670817D0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1723A44B" w14:textId="77777777" w:rsidR="008B75F7" w:rsidRPr="009E6544" w:rsidRDefault="008B75F7" w:rsidP="003369A9">
            <w:pPr>
              <w:rPr>
                <w:rFonts w:ascii="Arial" w:hAnsi="Arial" w:cs="Arial"/>
                <w:color w:val="2A2A2A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color w:val="2A2A2A"/>
                <w:sz w:val="16"/>
                <w:szCs w:val="16"/>
              </w:rPr>
              <w:t>Sousa-Pinto et al., 2018</w:t>
            </w:r>
            <w:r>
              <w:rPr>
                <w:rFonts w:ascii="Arial" w:hAnsi="Arial" w:cs="Arial"/>
                <w:b w:val="0"/>
                <w:bCs w:val="0"/>
                <w:color w:val="2A2A2A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  <w:fldChar w:fldCharType="begin">
                <w:fldData xml:space="preserve">PEVuZE5vdGU+PENpdGU+PEF1dGhvcj5Tb3VzYS1QaW50bzwvQXV0aG9yPjxZZWFyPjIwMTg8L1ll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</w:fldData>
              </w:fldChar>
            </w:r>
            <w:r>
              <w:rPr>
                <w:rFonts w:ascii="Arial" w:hAnsi="Arial" w:cs="Arial"/>
                <w:b w:val="0"/>
                <w:bCs w:val="0"/>
                <w:color w:val="2A2A2A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  <w:fldChar w:fldCharType="begin">
                <w:fldData xml:space="preserve">PEVuZE5vdGU+PENpdGU+PEF1dGhvcj5Tb3VzYS1QaW50bzwvQXV0aG9yPjxZZWFyPjIwMTg8L1ll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</w:fldData>
              </w:fldChar>
            </w:r>
            <w:r>
              <w:rPr>
                <w:rFonts w:ascii="Arial" w:hAnsi="Arial" w:cs="Arial"/>
                <w:b w:val="0"/>
                <w:bCs w:val="0"/>
                <w:color w:val="2A2A2A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  <w:fldChar w:fldCharType="separate"/>
            </w:r>
            <w:r w:rsidRPr="00290C95">
              <w:rPr>
                <w:rFonts w:ascii="Arial" w:hAnsi="Arial" w:cs="Arial"/>
                <w:b w:val="0"/>
                <w:bCs w:val="0"/>
                <w:noProof/>
                <w:color w:val="2A2A2A"/>
                <w:sz w:val="16"/>
                <w:szCs w:val="16"/>
                <w:vertAlign w:val="superscript"/>
              </w:rPr>
              <w:t>39</w:t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4D627EE0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56AA48F7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5DBE13A8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6004EB6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37C779F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7A9E4D9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2612C24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38B377A8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5802306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</w:tr>
      <w:tr w:rsidR="008B75F7" w:rsidRPr="00283CBC" w14:paraId="17CB0D7E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3C868771" w14:textId="77777777" w:rsidR="008B75F7" w:rsidRPr="009E6544" w:rsidRDefault="008B75F7" w:rsidP="003369A9">
            <w:pPr>
              <w:rPr>
                <w:rFonts w:ascii="Arial" w:hAnsi="Arial" w:cs="Arial"/>
                <w:color w:val="2A2A2A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color w:val="2A2A2A"/>
                <w:sz w:val="16"/>
                <w:szCs w:val="16"/>
              </w:rPr>
              <w:t>Sousa-Pinto et al., 2018</w:t>
            </w:r>
            <w:r>
              <w:rPr>
                <w:rFonts w:ascii="Arial" w:hAnsi="Arial" w:cs="Arial"/>
                <w:b w:val="0"/>
                <w:bCs w:val="0"/>
                <w:color w:val="2A2A2A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  <w:fldChar w:fldCharType="begin">
                <w:fldData xml:space="preserve">PEVuZE5vdGU+PENpdGU+PEF1dGhvcj5Tb3VzYS1QaW50bzwvQXV0aG9yPjxZZWFyPjIwMTg8L1ll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</w:fldData>
              </w:fldChar>
            </w:r>
            <w:r>
              <w:rPr>
                <w:rFonts w:ascii="Arial" w:hAnsi="Arial" w:cs="Arial"/>
                <w:b w:val="0"/>
                <w:bCs w:val="0"/>
                <w:color w:val="2A2A2A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  <w:fldChar w:fldCharType="begin">
                <w:fldData xml:space="preserve">PEVuZE5vdGU+PENpdGU+PEF1dGhvcj5Tb3VzYS1QaW50bzwvQXV0aG9yPjxZZWFyPjIwMTg8L1ll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</w:fldData>
              </w:fldChar>
            </w:r>
            <w:r>
              <w:rPr>
                <w:rFonts w:ascii="Arial" w:hAnsi="Arial" w:cs="Arial"/>
                <w:b w:val="0"/>
                <w:bCs w:val="0"/>
                <w:color w:val="2A2A2A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  <w:fldChar w:fldCharType="separate"/>
            </w:r>
            <w:r w:rsidRPr="00290C95">
              <w:rPr>
                <w:rFonts w:ascii="Arial" w:hAnsi="Arial" w:cs="Arial"/>
                <w:b w:val="0"/>
                <w:bCs w:val="0"/>
                <w:noProof/>
                <w:color w:val="2A2A2A"/>
                <w:sz w:val="16"/>
                <w:szCs w:val="16"/>
                <w:vertAlign w:val="superscript"/>
              </w:rPr>
              <w:t>34</w:t>
            </w:r>
            <w:r>
              <w:rPr>
                <w:rFonts w:ascii="Arial" w:hAnsi="Arial" w:cs="Arial"/>
                <w:color w:val="2A2A2A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1006BDB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6DA8C9C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7F51CF4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0088C31D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19B1E29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584D7C8A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2FAF9163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7D695DA0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4E39BB16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</w:tr>
      <w:tr w:rsidR="008B75F7" w:rsidRPr="00283CBC" w14:paraId="347B1964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63D14DB9" w14:textId="77777777" w:rsidR="008B75F7" w:rsidRPr="008F5251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Su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et al., 2017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&lt;EndNote&gt;&lt;Cite&gt;&lt;Author&gt;Su&lt;/Author&gt;&lt;Year&gt;2017&lt;/Year&gt;&lt;RecNum&gt;31&lt;/RecNum&gt;&lt;DisplayText&gt;&lt;style face="superscript"&gt;27&lt;/style&gt;&lt;/DisplayText&gt;&lt;record&gt;&lt;rec-number&gt;31&lt;/rec-number&gt;&lt;foreign-keys&gt;&lt;key app="EN" db-id="sdxxfx5r62zf01ewsx9pwd2d5dvvr02vdd22" timestamp="1585360354"&gt;31&lt;/key&gt;&lt;/foreign-keys&gt;&lt;ref-type name="Journal Article"&gt;17&lt;/ref-type&gt;&lt;contributors&gt;&lt;authors&gt;&lt;author&gt;Su, T.&lt;/author&gt;&lt;author&gt;Broekhuizen, B. D. L.&lt;/author&gt;&lt;author&gt;Verheij, T. J. M.&lt;/author&gt;&lt;author&gt;Rockmann, H.&lt;/author&gt;&lt;/authors&gt;&lt;/contributors&gt;&lt;auth-address&gt;Julius Center for Health Sciences and Primary Care, University Medical Center Utrecht, Utrecht, The Netherlands.0000000090126352grid.7692.a&amp;#xD;Department of Dermatology and Allergology, University Medical Center Utrecht, G02.129, P.O. Box 85500, 3508 GA Utrecht, The Netherlands.0000000090126352grid.7692.a&lt;/auth-address&gt;&lt;titles&gt;&lt;title&gt;The impact of penicillin allergy labels on antibiotic and health care use in primary care: a retrospective cohort study&lt;/title&gt;&lt;secondary-title&gt;Clin Transl Allergy&lt;/secondary-title&gt;&lt;/titles&gt;&lt;periodical&gt;&lt;full-title&gt;Clin Transl Allergy&lt;/full-title&gt;&lt;/periodical&gt;&lt;pages&gt;18&lt;/pages&gt;&lt;volume&gt;7&lt;/volume&gt;&lt;edition&gt;2017/06/09&lt;/edition&gt;&lt;keywords&gt;&lt;keyword&gt;Allergy registration&lt;/keyword&gt;&lt;keyword&gt;Antimicrobial stewardship&lt;/keyword&gt;&lt;keyword&gt;Drug hypersensitivity&lt;/keyword&gt;&lt;keyword&gt;Penicillin allergy&lt;/keyword&gt;&lt;keyword&gt;Primary care&lt;/keyword&gt;&lt;/keywords&gt;&lt;dates&gt;&lt;year&gt;2017&lt;/year&gt;&lt;/dates&gt;&lt;isbn&gt;2045-7022 (Print)&amp;#xD;2045-7022 (Linking)&lt;/isbn&gt;&lt;accession-num&gt;28593040&lt;/accession-num&gt;&lt;urls&gt;&lt;related-urls&gt;&lt;url&gt;https://www.ncbi.nlm.nih.gov/pubmed/28593040&lt;/url&gt;&lt;/related-urls&gt;&lt;/urls&gt;&lt;custom2&gt;PMC5461748&lt;/custom2&gt;&lt;electronic-resource-num&gt;10.1186/s13601-017-0154-y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7523E8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27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6F9F9FD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59C357E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360F919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0E50CD1C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4CD965B1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4B1F0BD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01154CF0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293537E7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79AE72E8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</w:tr>
      <w:tr w:rsidR="008B75F7" w:rsidRPr="00283CBC" w14:paraId="27BC2C90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7189F129" w14:textId="77777777" w:rsidR="008B75F7" w:rsidRPr="00283CBC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Sun et al., 2017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dW48L0F1dGhvcj48WWVhcj4yMDE4PC9ZZWFyPjxSZWNO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dW48L0F1dGhvcj48WWVhcj4yMDE4PC9ZZWFyPjxSZWNO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470DA8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44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53F597F2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0FD3080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0*)</w:t>
            </w:r>
          </w:p>
        </w:tc>
        <w:tc>
          <w:tcPr>
            <w:tcW w:w="1339" w:type="dxa"/>
          </w:tcPr>
          <w:p w14:paraId="2DE83B6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413BBB1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2B85C8BC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4672AA8A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38054C9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3E58429A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5AFFF08D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</w:tr>
      <w:tr w:rsidR="008B75F7" w:rsidRPr="00283CBC" w14:paraId="36DCEC3A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790653E5" w14:textId="77777777" w:rsidR="008B75F7" w:rsidRPr="00283CBC" w:rsidRDefault="008B75F7" w:rsidP="003369A9">
            <w:pPr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Tan et al., 2016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YW48L0F1dGhvcj48WWVhcj4yMDE2PC9ZZWFyPjxSZWNO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YW48L0F1dGhvcj48WWVhcj4yMDE2PC9ZZWFyPjxSZWNO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90C95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33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02CD7241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1128" w:type="dxa"/>
          </w:tcPr>
          <w:p w14:paraId="1EA4D70C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1339" w:type="dxa"/>
          </w:tcPr>
          <w:p w14:paraId="34DA9A0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053" w:type="dxa"/>
          </w:tcPr>
          <w:p w14:paraId="41534DD7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33DE0866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67F4FBFB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3C73BE9A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0*)</w:t>
            </w:r>
          </w:p>
        </w:tc>
        <w:tc>
          <w:tcPr>
            <w:tcW w:w="1016" w:type="dxa"/>
          </w:tcPr>
          <w:p w14:paraId="3F63DB6F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74E601B8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</w:t>
            </w:r>
          </w:p>
        </w:tc>
      </w:tr>
      <w:tr w:rsidR="008B75F7" w:rsidRPr="00283CBC" w14:paraId="346DB5E8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545F34A0" w14:textId="77777777" w:rsidR="008B75F7" w:rsidRPr="00283CBC" w:rsidRDefault="008B75F7" w:rsidP="003369A9">
            <w:pPr>
              <w:ind w:right="-720"/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Trinh et al., 2009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cmluaDwvQXV0aG9yPjxZZWFyPjIwMDk8L1llYXI+PFJl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cmluaDwvQXV0aG9yPjxZZWFyPjIwMDk8L1llYXI+PFJl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90C95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61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6372C9D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45B7517E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24BE34AE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2FF7ABE3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0*)</w:t>
            </w:r>
          </w:p>
        </w:tc>
        <w:tc>
          <w:tcPr>
            <w:tcW w:w="1283" w:type="dxa"/>
          </w:tcPr>
          <w:p w14:paraId="4B89F18A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06041F5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6732144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0740EE4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61026872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</w:tr>
      <w:tr w:rsidR="008B75F7" w:rsidRPr="00283CBC" w14:paraId="34A04124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6FE84C9C" w14:textId="77777777" w:rsidR="008B75F7" w:rsidRPr="00283CBC" w:rsidRDefault="008B75F7" w:rsidP="003369A9">
            <w:pPr>
              <w:ind w:right="-72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>Trubiano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et al., 2016</w:t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UcnViaWFubzwvQXV0aG9yPjxZZWFyPjIwMTY8L1llYXI+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>
                <w:fldData xml:space="preserve">PEVuZE5vdGU+PENpdGU+PEF1dGhvcj5UcnViaWFubzwvQXV0aG9yPjxZZWFyPjIwMTY8L1llYXI+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</w:fldData>
              </w:fldChar>
            </w:r>
            <w:r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90C95">
              <w:rPr>
                <w:rFonts w:ascii="Arial" w:hAnsi="Arial" w:cs="Arial"/>
                <w:b w:val="0"/>
                <w:bCs w:val="0"/>
                <w:noProof/>
                <w:color w:val="000000"/>
                <w:sz w:val="16"/>
                <w:szCs w:val="16"/>
                <w:vertAlign w:val="superscript"/>
              </w:rPr>
              <w:t>22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3DCFF9E1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128" w:type="dxa"/>
          </w:tcPr>
          <w:p w14:paraId="6EB1F44B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1339" w:type="dxa"/>
          </w:tcPr>
          <w:p w14:paraId="3BF5CCFE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5FC60DE7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4C104AC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2810C746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26B99742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38EC75C0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626E181F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5</w:t>
            </w:r>
          </w:p>
        </w:tc>
      </w:tr>
      <w:tr w:rsidR="008B75F7" w:rsidRPr="00283CBC" w14:paraId="48C2B29F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02EFE0CB" w14:textId="77777777" w:rsidR="008B75F7" w:rsidRPr="00283CBC" w:rsidRDefault="008B75F7" w:rsidP="003369A9">
            <w:pPr>
              <w:ind w:right="-72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Trubiano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et al., 2015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&lt;EndNote&gt;&lt;Cite&gt;&lt;Author&gt;Trubiano&lt;/Author&gt;&lt;Year&gt;2015&lt;/Year&gt;&lt;RecNum&gt;36&lt;/RecNum&gt;&lt;DisplayText&gt;&lt;style face="superscript"&gt;21&lt;/style&gt;&lt;/DisplayText&gt;&lt;record&gt;&lt;rec-number&gt;36&lt;/rec-number&gt;&lt;foreign-keys&gt;&lt;key app="EN" db-id="sdxxfx5r62zf01ewsx9pwd2d5dvvr02vdd22" timestamp="1585360551"&gt;36&lt;/key&gt;&lt;/foreign-keys&gt;&lt;ref-type name="Journal Article"&gt;17&lt;/ref-type&gt;&lt;contributors&gt;&lt;authors&gt;&lt;author&gt;Trubiano, J. A.&lt;/author&gt;&lt;author&gt;Leung, V. K.&lt;/author&gt;&lt;author&gt;Chu, M. Y.&lt;/author&gt;&lt;author&gt;Worth, L. J.&lt;/author&gt;&lt;author&gt;Slavin, M. A.&lt;/author&gt;&lt;author&gt;Thursky, K. A.&lt;/author&gt;&lt;/authors&gt;&lt;/contributors&gt;&lt;auth-address&gt;Department of Infectious Diseases, Peter MacCallum Cancer Centre, East Melbourne, VIC Australia ; Department of Infectious Diseases, Austin Health, East Melbourne, VIC Australia.&amp;#xD;Department of Infectious Diseases, Peter MacCallum Cancer Centre, East Melbourne, VIC Australia.&amp;#xD;Department of Infectious Diseases, Peter MacCallum Cancer Centre, East Melbourne, VIC Australia ; Victorian Infectious Diseases Service, Peter Doherty Institute, Melbourne, Australia.&lt;/auth-address&gt;&lt;titles&gt;&lt;title&gt;The impact of antimicrobial allergy labels on antimicrobial usage in cancer patients&lt;/title&gt;&lt;secondary-title&gt;Antimicrob Resist Infect Control&lt;/secondary-title&gt;&lt;/titles&gt;&lt;periodical&gt;&lt;full-title&gt;Antimicrob Resist Infect Control&lt;/full-title&gt;&lt;/periodical&gt;&lt;pages&gt;23&lt;/pages&gt;&lt;volume&gt;4&lt;/volume&gt;&lt;edition&gt;2015/06/03&lt;/edition&gt;&lt;keywords&gt;&lt;keyword&gt;Antibiotic allergy&lt;/keyword&gt;&lt;keyword&gt;Antimicrobial resistance&lt;/keyword&gt;&lt;keyword&gt;Cancer&lt;/keyword&gt;&lt;keyword&gt;Stewardship&lt;/keyword&gt;&lt;/keywords&gt;&lt;dates&gt;&lt;year&gt;2015&lt;/year&gt;&lt;/dates&gt;&lt;isbn&gt;2047-2994 (Print)&amp;#xD;2047-2994 (Linking)&lt;/isbn&gt;&lt;accession-num&gt;26034582&lt;/accession-num&gt;&lt;urls&gt;&lt;related-urls&gt;&lt;url&gt;https://www.ncbi.nlm.nih.gov/pubmed/26034582&lt;/url&gt;&lt;/related-urls&gt;&lt;/urls&gt;&lt;custom2&gt;PMC4450507&lt;/custom2&gt;&lt;electronic-resource-num&gt;10.1186/s13756-015-0063-6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90C95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21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478F6FA3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64BA9A4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65BD935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34CB8DD6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000D1AE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11CE6A7D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36D7EAF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145DFE03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74E6792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8</w:t>
            </w:r>
          </w:p>
        </w:tc>
      </w:tr>
      <w:tr w:rsidR="008B75F7" w:rsidRPr="00283CBC" w14:paraId="356E1102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704B5580" w14:textId="77777777" w:rsidR="008B75F7" w:rsidRPr="00283CBC" w:rsidRDefault="008B75F7" w:rsidP="003369A9">
            <w:pPr>
              <w:ind w:right="-72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Trubiano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et al., 2015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cnViaWFubzwvQXV0aG9yPjxZZWFyPjIwMTU8L1llYXI+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cnViaWFubzwvQXV0aG9yPjxZZWFyPjIwMTU8L1llYXI+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90C95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26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151C043E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6EDB71FF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73B13BAB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714B0F0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678C356A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08EA146E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171E692D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04B59315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44D834CA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</w:t>
            </w:r>
          </w:p>
        </w:tc>
      </w:tr>
      <w:tr w:rsidR="008B75F7" w:rsidRPr="00283CBC" w14:paraId="354D67F8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5A8F5B95" w14:textId="77777777" w:rsidR="008B75F7" w:rsidRPr="00283CBC" w:rsidRDefault="008B75F7" w:rsidP="003369A9">
            <w:pPr>
              <w:ind w:right="-72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Trubiano</w:t>
            </w:r>
            <w:proofErr w:type="spellEnd"/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et al., 2016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&lt;EndNote&gt;&lt;Cite&gt;&lt;Author&gt;Trubiano&lt;/Author&gt;&lt;Year&gt;2016&lt;/Year&gt;&lt;RecNum&gt;38&lt;/RecNum&gt;&lt;DisplayText&gt;&lt;style face="superscript"&gt;62&lt;/style&gt;&lt;/DisplayText&gt;&lt;record&gt;&lt;rec-number&gt;38&lt;/rec-number&gt;&lt;foreign-keys&gt;&lt;key app="EN" db-id="sdxxfx5r62zf01ewsx9pwd2d5dvvr02vdd22" timestamp="1585360652"&gt;38&lt;/key&gt;&lt;/foreign-keys&gt;&lt;ref-type name="Journal Article"&gt;17&lt;/ref-type&gt;&lt;contributors&gt;&lt;authors&gt;&lt;author&gt;Trubiano, J. A.&lt;/author&gt;&lt;author&gt;Pai Mangalore, R.&lt;/author&gt;&lt;author&gt;Baey, Y. W.&lt;/author&gt;&lt;author&gt;Le, D.&lt;/author&gt;&lt;author&gt;Graudins, L. V.&lt;/author&gt;&lt;author&gt;Charles, P. G.&lt;/author&gt;&lt;author&gt;Johnson, D. F.&lt;/author&gt;&lt;author&gt;Aung, A. K.&lt;/author&gt;&lt;/authors&gt;&lt;/contributors&gt;&lt;auth-address&gt;Austin Health, Melbourne, VIC jason.trubiano@austin.org.au.&amp;#xD;Austin Health, Melbourne, VIC.&amp;#xD;Monash Medical Centre, Melbourne, VIC.&amp;#xD;Alfred Health, Melbourne, VIC.&lt;/auth-address&gt;&lt;titles&gt;&lt;title&gt;Old but not forgotten: Antibiotic allergies in General Medicine (the AGM Study)&lt;/title&gt;&lt;secondary-title&gt;Med J Aust&lt;/secondary-title&gt;&lt;/titles&gt;&lt;periodical&gt;&lt;full-title&gt;Med J Aust&lt;/full-title&gt;&lt;/periodical&gt;&lt;pages&gt;273&lt;/pages&gt;&lt;volume&gt;204&lt;/volume&gt;&lt;number&gt;7&lt;/number&gt;&lt;edition&gt;2016/04/15&lt;/edition&gt;&lt;keywords&gt;&lt;keyword&gt;Administration, Oral&lt;/keyword&gt;&lt;keyword&gt;Aged&lt;/keyword&gt;&lt;keyword&gt;Aged, 80 and over&lt;/keyword&gt;&lt;keyword&gt;Anti-Bacterial Agents/administration &amp;amp; dosage/*immunology&lt;/keyword&gt;&lt;keyword&gt;Cross Reactions&lt;/keyword&gt;&lt;keyword&gt;Drug Hypersensitivity/*epidemiology&lt;/keyword&gt;&lt;keyword&gt;Female&lt;/keyword&gt;&lt;keyword&gt;Humans&lt;/keyword&gt;&lt;keyword&gt;Male&lt;/keyword&gt;&lt;keyword&gt;Prevalence&lt;/keyword&gt;&lt;/keywords&gt;&lt;dates&gt;&lt;year&gt;2016&lt;/year&gt;&lt;pub-dates&gt;&lt;date&gt;Apr 18&lt;/date&gt;&lt;/pub-dates&gt;&lt;/dates&gt;&lt;isbn&gt;1326-5377 (Electronic)&amp;#xD;0025-729X (Linking)&lt;/isbn&gt;&lt;accession-num&gt;27078602&lt;/accession-num&gt;&lt;urls&gt;&lt;related-urls&gt;&lt;url&gt;https://www.ncbi.nlm.nih.gov/pubmed/27078602&lt;/url&gt;&lt;/related-urls&gt;&lt;/urls&gt;&lt;electronic-resource-num&gt;10.5694/mja15.01329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90C95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62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48B94582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06AC790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21ABAB2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53" w:type="dxa"/>
          </w:tcPr>
          <w:p w14:paraId="51D0E38F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55B6C53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5FB951EE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63890E12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1BEDB6FC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859" w:type="dxa"/>
          </w:tcPr>
          <w:p w14:paraId="0991B159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</w:t>
            </w:r>
          </w:p>
        </w:tc>
      </w:tr>
      <w:tr w:rsidR="008B75F7" w:rsidRPr="00283CBC" w14:paraId="0139C38F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759A5741" w14:textId="77777777" w:rsidR="008B75F7" w:rsidRPr="00283CBC" w:rsidRDefault="008B75F7" w:rsidP="003369A9">
            <w:pPr>
              <w:ind w:right="-720"/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Turnbull et al., 2005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&lt;EndNote&gt;&lt;Cite&gt;&lt;Author&gt;Turnbull&lt;/Author&gt;&lt;Year&gt;2005&lt;/Year&gt;&lt;RecNum&gt;39&lt;/RecNum&gt;&lt;DisplayText&gt;&lt;style face="superscript"&gt;63&lt;/style&gt;&lt;/DisplayText&gt;&lt;record&gt;&lt;rec-number&gt;39&lt;/rec-number&gt;&lt;foreign-keys&gt;&lt;key app="EN" db-id="sdxxfx5r62zf01ewsx9pwd2d5dvvr02vdd22" timestamp="1585360719"&gt;39&lt;/key&gt;&lt;/foreign-keys&gt;&lt;ref-type name="Journal Article"&gt;17&lt;/ref-type&gt;&lt;contributors&gt;&lt;authors&gt;&lt;author&gt;Turnbull, B. R.&lt;/author&gt;&lt;author&gt;Zoutman, D. E.&lt;/author&gt;&lt;author&gt;Lam, M.&lt;/author&gt;&lt;/authors&gt;&lt;/contributors&gt;&lt;auth-address&gt;Department of Community Health &amp;amp; Epidemiology, Queen&amp;apos;s University, Kingston, Ontario, Canada. bruce.turnbull@i3magnifi.com&lt;/auth-address&gt;&lt;titles&gt;&lt;title&gt;Evaluation of hospital and patient factors that influence the effective administration of surgical antimicrobial prophylaxis&lt;/title&gt;&lt;secondary-title&gt;Infect Control Hosp Epidemiol&lt;/secondary-title&gt;&lt;/titles&gt;&lt;periodical&gt;&lt;full-title&gt;Infect Control Hosp Epidemiol&lt;/full-title&gt;&lt;/periodical&gt;&lt;pages&gt;478-85&lt;/pages&gt;&lt;volume&gt;26&lt;/volume&gt;&lt;number&gt;5&lt;/number&gt;&lt;edition&gt;2005/06/16&lt;/edition&gt;&lt;keywords&gt;&lt;keyword&gt;Aged&lt;/keyword&gt;&lt;keyword&gt;Antibiotic Prophylaxis/adverse effects/*standards/statistics &amp;amp; numerical data&lt;/keyword&gt;&lt;keyword&gt;Cohort Studies&lt;/keyword&gt;&lt;keyword&gt;Female&lt;/keyword&gt;&lt;keyword&gt;Hospitals, Teaching/*organization &amp;amp; administration&lt;/keyword&gt;&lt;keyword&gt;Humans&lt;/keyword&gt;&lt;keyword&gt;Male&lt;/keyword&gt;&lt;keyword&gt;Middle Aged&lt;/keyword&gt;&lt;keyword&gt;Ontario&lt;/keyword&gt;&lt;keyword&gt;*Patients&lt;/keyword&gt;&lt;keyword&gt;Surgical Wound Infection/*prevention &amp;amp; control&lt;/keyword&gt;&lt;/keywords&gt;&lt;dates&gt;&lt;year&gt;2005&lt;/year&gt;&lt;pub-dates&gt;&lt;date&gt;May&lt;/date&gt;&lt;/pub-dates&gt;&lt;/dates&gt;&lt;isbn&gt;0899-823X (Print)&amp;#xD;0899-823X (Linking)&lt;/isbn&gt;&lt;accession-num&gt;15954487&lt;/accession-num&gt;&lt;urls&gt;&lt;related-urls&gt;&lt;url&gt;https://www.ncbi.nlm.nih.gov/pubmed/15954487&lt;/url&gt;&lt;/related-urls&gt;&lt;/urls&gt;&lt;electronic-resource-num&gt;10.1086/502571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90C95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63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3D12415D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0062643B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 (0*)</w:t>
            </w:r>
          </w:p>
        </w:tc>
        <w:tc>
          <w:tcPr>
            <w:tcW w:w="1339" w:type="dxa"/>
          </w:tcPr>
          <w:p w14:paraId="59ABDDEF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 (0*)</w:t>
            </w:r>
          </w:p>
        </w:tc>
        <w:tc>
          <w:tcPr>
            <w:tcW w:w="1053" w:type="dxa"/>
          </w:tcPr>
          <w:p w14:paraId="316E0400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649C449F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5A0172AF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04998523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10952FDD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859" w:type="dxa"/>
          </w:tcPr>
          <w:p w14:paraId="4659E1D7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</w:tr>
      <w:tr w:rsidR="008B75F7" w:rsidRPr="00283CBC" w14:paraId="23B17736" w14:textId="77777777" w:rsidTr="009143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200FFF3F" w14:textId="77777777" w:rsidR="008B75F7" w:rsidRPr="00283CBC" w:rsidRDefault="008B75F7" w:rsidP="003369A9">
            <w:pPr>
              <w:ind w:right="-720"/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Turner et al., 2018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&lt;EndNote&gt;&lt;Cite&gt;&lt;Author&gt;Turner&lt;/Author&gt;&lt;Year&gt;2018&lt;/Year&gt;&lt;RecNum&gt;40&lt;/RecNum&gt;&lt;DisplayText&gt;&lt;style face="superscript"&gt;40&lt;/style&gt;&lt;/DisplayText&gt;&lt;record&gt;&lt;rec-number&gt;40&lt;/rec-number&gt;&lt;foreign-keys&gt;&lt;key app="EN" db-id="sdxxfx5r62zf01ewsx9pwd2d5dvvr02vdd22" timestamp="1585360755"&gt;40&lt;/key&gt;&lt;/foreign-keys&gt;&lt;ref-type name="Journal Article"&gt;17&lt;/ref-type&gt;&lt;contributors&gt;&lt;authors&gt;&lt;author&gt;Turner, N. A.&lt;/author&gt;&lt;author&gt;Moehring, R.&lt;/author&gt;&lt;author&gt;Sarubbi, C.&lt;/author&gt;&lt;author&gt;Wrenn, R. H.&lt;/author&gt;&lt;author&gt;Drew, R. H.&lt;/author&gt;&lt;author&gt;Cunningham, C. K.&lt;/author&gt;&lt;author&gt;Fowler, V. G.&lt;/author&gt;&lt;author&gt;Anderson, D. J.&lt;/author&gt;&lt;/authors&gt;&lt;/contributors&gt;&lt;auth-address&gt;Division of Infectious Diseases, Department of Medicine, Duke University School of Medicine, Durham, North Carolina.&amp;#xD;Department of Pharmacy, Duke University Hospital, Durham, North Carolina.&amp;#xD;Division of Infectious Diseases, Department of Pediatrics, Duke University Medical Center, Durham, North Carolina.&amp;#xD;Duke Clinical Research Institute, Durham, North Carolina.&lt;/auth-address&gt;&lt;titles&gt;&lt;title&gt;Influence of Reported Penicillin Allergy on Mortality in MSSA Bacteremia&lt;/title&gt;&lt;secondary-title&gt;Open Forum Infect Dis&lt;/secondary-title&gt;&lt;/titles&gt;&lt;periodical&gt;&lt;full-title&gt;Open Forum Infect Dis&lt;/full-title&gt;&lt;/periodical&gt;&lt;pages&gt;ofy042&lt;/pages&gt;&lt;volume&gt;5&lt;/volume&gt;&lt;number&gt;3&lt;/number&gt;&lt;edition&gt;2018/03/30&lt;/edition&gt;&lt;keywords&gt;&lt;keyword&gt;bacteremia&lt;/keyword&gt;&lt;keyword&gt;methicillin-susceptible Staphylococcus aureus&lt;/keyword&gt;&lt;keyword&gt;penicillin allergy&lt;/keyword&gt;&lt;/keywords&gt;&lt;dates&gt;&lt;year&gt;2018&lt;/year&gt;&lt;pub-dates&gt;&lt;date&gt;Mar&lt;/date&gt;&lt;/pub-dates&gt;&lt;/dates&gt;&lt;isbn&gt;2328-8957 (Print)&amp;#xD;2328-8957 (Linking)&lt;/isbn&gt;&lt;accession-num&gt;29594180&lt;/accession-num&gt;&lt;urls&gt;&lt;related-urls&gt;&lt;url&gt;https://www.ncbi.nlm.nih.gov/pubmed/29594180&lt;/url&gt;&lt;/related-urls&gt;&lt;/urls&gt;&lt;custom2&gt;PMC5861429&lt;/custom2&gt;&lt;electronic-resource-num&gt;10.1093/ofid/ofy042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90C95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40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20BFD38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7A21C301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7C42FC53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30D7079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444B2D68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+B (2*)</w:t>
            </w:r>
          </w:p>
        </w:tc>
        <w:tc>
          <w:tcPr>
            <w:tcW w:w="1159" w:type="dxa"/>
          </w:tcPr>
          <w:p w14:paraId="1319CACC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5F85A9AE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25CB738B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859" w:type="dxa"/>
          </w:tcPr>
          <w:p w14:paraId="091C7497" w14:textId="77777777" w:rsidR="008B75F7" w:rsidRPr="00283CBC" w:rsidRDefault="008B75F7" w:rsidP="003369A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</w:tr>
      <w:tr w:rsidR="008B75F7" w:rsidRPr="00283CBC" w14:paraId="0B555FAD" w14:textId="77777777" w:rsidTr="009143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5" w:type="dxa"/>
          </w:tcPr>
          <w:p w14:paraId="6A37087D" w14:textId="77777777" w:rsidR="008B75F7" w:rsidRPr="00283CBC" w:rsidRDefault="008B75F7" w:rsidP="003369A9">
            <w:pPr>
              <w:ind w:right="-720"/>
              <w:rPr>
                <w:rFonts w:ascii="Arial" w:hAnsi="Arial" w:cs="Arial"/>
                <w:sz w:val="16"/>
                <w:szCs w:val="16"/>
              </w:rPr>
            </w:pPr>
            <w:r w:rsidRPr="00283CBC">
              <w:rPr>
                <w:rFonts w:ascii="Arial" w:hAnsi="Arial" w:cs="Arial"/>
                <w:b w:val="0"/>
                <w:bCs w:val="0"/>
                <w:sz w:val="16"/>
                <w:szCs w:val="16"/>
              </w:rPr>
              <w:t>van Dijk et al., 2016</w:t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2YW4gRGlqazwvQXV0aG9yPjxZZWFyPjIwMTY8L1llYXI+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2YW4gRGlqazwvQXV0aG9yPjxZZWFyPjIwMTY8L1llYXI+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</w:fldData>
              </w:fldChar>
            </w:r>
            <w:r>
              <w:rPr>
                <w:rFonts w:ascii="Arial" w:hAnsi="Arial" w:cs="Arial"/>
                <w:b w:val="0"/>
                <w:bCs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90C95">
              <w:rPr>
                <w:rFonts w:ascii="Arial" w:hAnsi="Arial" w:cs="Arial"/>
                <w:b w:val="0"/>
                <w:bCs w:val="0"/>
                <w:noProof/>
                <w:sz w:val="16"/>
                <w:szCs w:val="16"/>
                <w:vertAlign w:val="superscript"/>
              </w:rPr>
              <w:t>23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582" w:type="dxa"/>
          </w:tcPr>
          <w:p w14:paraId="5C4D9440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128" w:type="dxa"/>
          </w:tcPr>
          <w:p w14:paraId="273D4A38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339" w:type="dxa"/>
          </w:tcPr>
          <w:p w14:paraId="7555208E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53" w:type="dxa"/>
          </w:tcPr>
          <w:p w14:paraId="5DCEDC19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283" w:type="dxa"/>
          </w:tcPr>
          <w:p w14:paraId="63DE964D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ne (0*)</w:t>
            </w:r>
          </w:p>
        </w:tc>
        <w:tc>
          <w:tcPr>
            <w:tcW w:w="1159" w:type="dxa"/>
          </w:tcPr>
          <w:p w14:paraId="6D390566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 (1*)</w:t>
            </w:r>
          </w:p>
        </w:tc>
        <w:tc>
          <w:tcPr>
            <w:tcW w:w="1016" w:type="dxa"/>
          </w:tcPr>
          <w:p w14:paraId="3F911CCE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1016" w:type="dxa"/>
          </w:tcPr>
          <w:p w14:paraId="3D0AE354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 (1*)</w:t>
            </w:r>
          </w:p>
        </w:tc>
        <w:tc>
          <w:tcPr>
            <w:tcW w:w="859" w:type="dxa"/>
          </w:tcPr>
          <w:p w14:paraId="65BFD4D8" w14:textId="77777777" w:rsidR="008B75F7" w:rsidRPr="00283CBC" w:rsidRDefault="008B75F7" w:rsidP="003369A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</w:t>
            </w:r>
          </w:p>
        </w:tc>
      </w:tr>
    </w:tbl>
    <w:p w14:paraId="7768C84E" w14:textId="77777777" w:rsidR="008B75F7" w:rsidRDefault="008B75F7"/>
    <w:sectPr w:rsidR="008B75F7" w:rsidSect="008B75F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75F7"/>
    <w:rsid w:val="00022A1C"/>
    <w:rsid w:val="0009092C"/>
    <w:rsid w:val="0009151E"/>
    <w:rsid w:val="00091E2C"/>
    <w:rsid w:val="000928BD"/>
    <w:rsid w:val="00093BA0"/>
    <w:rsid w:val="000C3935"/>
    <w:rsid w:val="000E0529"/>
    <w:rsid w:val="001139DB"/>
    <w:rsid w:val="00114928"/>
    <w:rsid w:val="00125137"/>
    <w:rsid w:val="00147EF7"/>
    <w:rsid w:val="00153053"/>
    <w:rsid w:val="0017793C"/>
    <w:rsid w:val="00190F53"/>
    <w:rsid w:val="00195E3A"/>
    <w:rsid w:val="001A06F1"/>
    <w:rsid w:val="001C3F0A"/>
    <w:rsid w:val="001C542B"/>
    <w:rsid w:val="00252E39"/>
    <w:rsid w:val="00290504"/>
    <w:rsid w:val="00297F34"/>
    <w:rsid w:val="002A2230"/>
    <w:rsid w:val="002A5421"/>
    <w:rsid w:val="00306E98"/>
    <w:rsid w:val="00310AFF"/>
    <w:rsid w:val="00327EC5"/>
    <w:rsid w:val="00334B48"/>
    <w:rsid w:val="003975A2"/>
    <w:rsid w:val="003C0672"/>
    <w:rsid w:val="003C2999"/>
    <w:rsid w:val="003C4668"/>
    <w:rsid w:val="003C635A"/>
    <w:rsid w:val="003F09ED"/>
    <w:rsid w:val="003F2891"/>
    <w:rsid w:val="003F558C"/>
    <w:rsid w:val="004014FE"/>
    <w:rsid w:val="00404137"/>
    <w:rsid w:val="00407AA2"/>
    <w:rsid w:val="00420D52"/>
    <w:rsid w:val="00423623"/>
    <w:rsid w:val="004243CF"/>
    <w:rsid w:val="004302FD"/>
    <w:rsid w:val="004336E0"/>
    <w:rsid w:val="00433E32"/>
    <w:rsid w:val="00484A9F"/>
    <w:rsid w:val="00491BA3"/>
    <w:rsid w:val="004B456C"/>
    <w:rsid w:val="004D6BD8"/>
    <w:rsid w:val="004E5818"/>
    <w:rsid w:val="00514194"/>
    <w:rsid w:val="00556A06"/>
    <w:rsid w:val="00564A64"/>
    <w:rsid w:val="005956FB"/>
    <w:rsid w:val="005959DA"/>
    <w:rsid w:val="005E6429"/>
    <w:rsid w:val="00643A41"/>
    <w:rsid w:val="006763FE"/>
    <w:rsid w:val="0068007D"/>
    <w:rsid w:val="00687D3B"/>
    <w:rsid w:val="006A7936"/>
    <w:rsid w:val="006C3869"/>
    <w:rsid w:val="006F688D"/>
    <w:rsid w:val="00707EF8"/>
    <w:rsid w:val="007123CE"/>
    <w:rsid w:val="00723D48"/>
    <w:rsid w:val="007243DE"/>
    <w:rsid w:val="00727336"/>
    <w:rsid w:val="00736AD1"/>
    <w:rsid w:val="007513B7"/>
    <w:rsid w:val="00773CAD"/>
    <w:rsid w:val="00790594"/>
    <w:rsid w:val="0079539A"/>
    <w:rsid w:val="00797468"/>
    <w:rsid w:val="007C0D40"/>
    <w:rsid w:val="007C3802"/>
    <w:rsid w:val="007E58C1"/>
    <w:rsid w:val="007E5C15"/>
    <w:rsid w:val="007E6FC8"/>
    <w:rsid w:val="007F508B"/>
    <w:rsid w:val="00822BFE"/>
    <w:rsid w:val="008413A6"/>
    <w:rsid w:val="008679D3"/>
    <w:rsid w:val="008A4FF8"/>
    <w:rsid w:val="008B082E"/>
    <w:rsid w:val="008B75F7"/>
    <w:rsid w:val="008E26A7"/>
    <w:rsid w:val="009054F9"/>
    <w:rsid w:val="009143D1"/>
    <w:rsid w:val="00963787"/>
    <w:rsid w:val="009656BB"/>
    <w:rsid w:val="00992649"/>
    <w:rsid w:val="00996D0F"/>
    <w:rsid w:val="009A544D"/>
    <w:rsid w:val="009A7DC6"/>
    <w:rsid w:val="009C6940"/>
    <w:rsid w:val="009E4C18"/>
    <w:rsid w:val="00A055A7"/>
    <w:rsid w:val="00A16033"/>
    <w:rsid w:val="00A30BAE"/>
    <w:rsid w:val="00A5202A"/>
    <w:rsid w:val="00A60147"/>
    <w:rsid w:val="00A63D25"/>
    <w:rsid w:val="00A6525F"/>
    <w:rsid w:val="00A727EA"/>
    <w:rsid w:val="00A92A30"/>
    <w:rsid w:val="00A94FB7"/>
    <w:rsid w:val="00A9736E"/>
    <w:rsid w:val="00AA1922"/>
    <w:rsid w:val="00AB4DD9"/>
    <w:rsid w:val="00AC02E4"/>
    <w:rsid w:val="00AC09E9"/>
    <w:rsid w:val="00AE034A"/>
    <w:rsid w:val="00AE2F63"/>
    <w:rsid w:val="00AF4F88"/>
    <w:rsid w:val="00B2572B"/>
    <w:rsid w:val="00B72896"/>
    <w:rsid w:val="00B81559"/>
    <w:rsid w:val="00BC2813"/>
    <w:rsid w:val="00BF4207"/>
    <w:rsid w:val="00C44396"/>
    <w:rsid w:val="00C56691"/>
    <w:rsid w:val="00C826CF"/>
    <w:rsid w:val="00C83C88"/>
    <w:rsid w:val="00CA71EA"/>
    <w:rsid w:val="00CB2037"/>
    <w:rsid w:val="00CC6322"/>
    <w:rsid w:val="00CC7A8D"/>
    <w:rsid w:val="00D010D9"/>
    <w:rsid w:val="00D02E9A"/>
    <w:rsid w:val="00D06335"/>
    <w:rsid w:val="00D110B4"/>
    <w:rsid w:val="00D45F62"/>
    <w:rsid w:val="00D51A1A"/>
    <w:rsid w:val="00D54A0B"/>
    <w:rsid w:val="00D86217"/>
    <w:rsid w:val="00DA1AF2"/>
    <w:rsid w:val="00DA7F53"/>
    <w:rsid w:val="00DB484D"/>
    <w:rsid w:val="00DC2149"/>
    <w:rsid w:val="00DC38AE"/>
    <w:rsid w:val="00DD2D5F"/>
    <w:rsid w:val="00DD73C6"/>
    <w:rsid w:val="00DE1458"/>
    <w:rsid w:val="00DF2C57"/>
    <w:rsid w:val="00DF3D72"/>
    <w:rsid w:val="00E03F0E"/>
    <w:rsid w:val="00E24B88"/>
    <w:rsid w:val="00E359FF"/>
    <w:rsid w:val="00E37EBA"/>
    <w:rsid w:val="00E43536"/>
    <w:rsid w:val="00E5756B"/>
    <w:rsid w:val="00E84388"/>
    <w:rsid w:val="00E97519"/>
    <w:rsid w:val="00EB0002"/>
    <w:rsid w:val="00EC6590"/>
    <w:rsid w:val="00EE136D"/>
    <w:rsid w:val="00F1210E"/>
    <w:rsid w:val="00F24ADE"/>
    <w:rsid w:val="00F325CE"/>
    <w:rsid w:val="00F34AAE"/>
    <w:rsid w:val="00F465DE"/>
    <w:rsid w:val="00F53632"/>
    <w:rsid w:val="00F748EA"/>
    <w:rsid w:val="00FA619D"/>
    <w:rsid w:val="00FD6635"/>
    <w:rsid w:val="00FF22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51BF9E3"/>
  <w14:defaultImageDpi w14:val="32767"/>
  <w15:chartTrackingRefBased/>
  <w15:docId w15:val="{32A196B0-0E1C-9740-B23B-A4FC057FFF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8B75F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1">
    <w:name w:val="Plain Table 1"/>
    <w:basedOn w:val="TableNormal"/>
    <w:uiPriority w:val="41"/>
    <w:rsid w:val="008B75F7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4">
    <w:name w:val="Plain Table 4"/>
    <w:basedOn w:val="TableNormal"/>
    <w:uiPriority w:val="44"/>
    <w:rsid w:val="009143D1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3935</Words>
  <Characters>22431</Characters>
  <Application>Microsoft Office Word</Application>
  <DocSecurity>0</DocSecurity>
  <Lines>186</Lines>
  <Paragraphs>52</Paragraphs>
  <ScaleCrop>false</ScaleCrop>
  <Company/>
  <LinksUpToDate>false</LinksUpToDate>
  <CharactersWithSpaces>263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 Krah</dc:creator>
  <cp:keywords/>
  <dc:description/>
  <cp:lastModifiedBy>Nathan Krah</cp:lastModifiedBy>
  <cp:revision>2</cp:revision>
  <dcterms:created xsi:type="dcterms:W3CDTF">2020-04-13T22:57:00Z</dcterms:created>
  <dcterms:modified xsi:type="dcterms:W3CDTF">2020-04-14T17:44:00Z</dcterms:modified>
</cp:coreProperties>
</file>